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0FCCD" w14:textId="77777777" w:rsidR="00763E38" w:rsidRDefault="00763E38" w:rsidP="00A01A38">
      <w:pPr>
        <w:spacing w:after="0" w:line="240" w:lineRule="auto"/>
        <w:rPr>
          <w:rFonts w:ascii="Times New Roman" w:eastAsia="Times New Roman" w:hAnsi="Times New Roman" w:cs="Times New Roman"/>
          <w:color w:val="FF0000"/>
          <w:sz w:val="24"/>
          <w:szCs w:val="24"/>
          <w:lang w:eastAsia="en-IN"/>
        </w:rPr>
      </w:pPr>
    </w:p>
    <w:p w14:paraId="745CBB21" w14:textId="4175E1FD" w:rsidR="00763E38" w:rsidRDefault="00763E38" w:rsidP="00A01A38">
      <w:pPr>
        <w:spacing w:after="0" w:line="240" w:lineRule="auto"/>
        <w:rPr>
          <w:rFonts w:ascii="Times New Roman" w:eastAsia="Times New Roman" w:hAnsi="Times New Roman" w:cs="Times New Roman"/>
          <w:sz w:val="48"/>
          <w:szCs w:val="48"/>
          <w:lang w:eastAsia="en-IN"/>
        </w:rPr>
      </w:pPr>
      <w:r>
        <w:rPr>
          <w:rFonts w:ascii="Times New Roman" w:eastAsia="Times New Roman" w:hAnsi="Times New Roman" w:cs="Times New Roman"/>
          <w:sz w:val="48"/>
          <w:szCs w:val="48"/>
          <w:lang w:eastAsia="en-IN"/>
        </w:rPr>
        <w:t>Artificial Intelligence in Today’s Wor</w:t>
      </w:r>
      <w:r w:rsidR="00A906EA">
        <w:rPr>
          <w:rFonts w:ascii="Times New Roman" w:eastAsia="Times New Roman" w:hAnsi="Times New Roman" w:cs="Times New Roman"/>
          <w:sz w:val="48"/>
          <w:szCs w:val="48"/>
          <w:lang w:eastAsia="en-IN"/>
        </w:rPr>
        <w:t>l</w:t>
      </w:r>
      <w:r>
        <w:rPr>
          <w:rFonts w:ascii="Times New Roman" w:eastAsia="Times New Roman" w:hAnsi="Times New Roman" w:cs="Times New Roman"/>
          <w:sz w:val="48"/>
          <w:szCs w:val="48"/>
          <w:lang w:eastAsia="en-IN"/>
        </w:rPr>
        <w:t>d of Pharmacy</w:t>
      </w:r>
    </w:p>
    <w:p w14:paraId="3317E4C5" w14:textId="13A74A61" w:rsidR="00763E38" w:rsidRDefault="00763E38" w:rsidP="00A01A38">
      <w:pPr>
        <w:spacing w:after="0" w:line="240" w:lineRule="auto"/>
        <w:rPr>
          <w:rFonts w:ascii="Times New Roman" w:eastAsia="Times New Roman" w:hAnsi="Times New Roman" w:cs="Times New Roman"/>
          <w:sz w:val="24"/>
          <w:szCs w:val="24"/>
          <w:vertAlign w:val="superscript"/>
          <w:lang w:eastAsia="en-IN"/>
        </w:rPr>
      </w:pPr>
      <w:r>
        <w:rPr>
          <w:rFonts w:ascii="Times New Roman" w:eastAsia="Times New Roman" w:hAnsi="Times New Roman" w:cs="Times New Roman"/>
          <w:sz w:val="24"/>
          <w:szCs w:val="24"/>
          <w:lang w:eastAsia="en-IN"/>
        </w:rPr>
        <w:t>Dattatreya Mukherjee</w:t>
      </w:r>
      <w:r w:rsidRPr="00763E38">
        <w:rPr>
          <w:rFonts w:ascii="Times New Roman" w:eastAsia="Times New Roman" w:hAnsi="Times New Roman" w:cs="Times New Roman"/>
          <w:sz w:val="24"/>
          <w:szCs w:val="24"/>
          <w:vertAlign w:val="superscript"/>
          <w:lang w:eastAsia="en-IN"/>
        </w:rPr>
        <w:t>1</w:t>
      </w:r>
      <w:r>
        <w:rPr>
          <w:rFonts w:ascii="Times New Roman" w:eastAsia="Times New Roman" w:hAnsi="Times New Roman" w:cs="Times New Roman"/>
          <w:sz w:val="24"/>
          <w:szCs w:val="24"/>
          <w:lang w:eastAsia="en-IN"/>
        </w:rPr>
        <w:t>, Tanmay Sanyal</w:t>
      </w:r>
      <w:r w:rsidRPr="00763E38">
        <w:rPr>
          <w:rFonts w:ascii="Times New Roman" w:eastAsia="Times New Roman" w:hAnsi="Times New Roman" w:cs="Times New Roman"/>
          <w:sz w:val="24"/>
          <w:szCs w:val="24"/>
          <w:vertAlign w:val="superscript"/>
          <w:lang w:eastAsia="en-IN"/>
        </w:rPr>
        <w:t>2</w:t>
      </w:r>
      <w:r>
        <w:rPr>
          <w:rFonts w:ascii="Times New Roman" w:eastAsia="Times New Roman" w:hAnsi="Times New Roman" w:cs="Times New Roman"/>
          <w:sz w:val="24"/>
          <w:szCs w:val="24"/>
          <w:lang w:eastAsia="en-IN"/>
        </w:rPr>
        <w:t>, Pronoy Mukherjee</w:t>
      </w:r>
      <w:r w:rsidRPr="00763E38">
        <w:rPr>
          <w:rFonts w:ascii="Times New Roman" w:eastAsia="Times New Roman" w:hAnsi="Times New Roman" w:cs="Times New Roman"/>
          <w:sz w:val="24"/>
          <w:szCs w:val="24"/>
          <w:vertAlign w:val="superscript"/>
          <w:lang w:eastAsia="en-IN"/>
        </w:rPr>
        <w:t>3</w:t>
      </w:r>
      <w:r>
        <w:rPr>
          <w:rFonts w:ascii="Times New Roman" w:eastAsia="Times New Roman" w:hAnsi="Times New Roman" w:cs="Times New Roman"/>
          <w:sz w:val="24"/>
          <w:szCs w:val="24"/>
          <w:lang w:eastAsia="en-IN"/>
        </w:rPr>
        <w:t>, Aayushi Raj Sinha</w:t>
      </w:r>
      <w:r w:rsidRPr="00763E38">
        <w:rPr>
          <w:rFonts w:ascii="Times New Roman" w:eastAsia="Times New Roman" w:hAnsi="Times New Roman" w:cs="Times New Roman"/>
          <w:sz w:val="24"/>
          <w:szCs w:val="24"/>
          <w:vertAlign w:val="superscript"/>
          <w:lang w:eastAsia="en-IN"/>
        </w:rPr>
        <w:t>4</w:t>
      </w:r>
      <w:r>
        <w:rPr>
          <w:rFonts w:ascii="Times New Roman" w:eastAsia="Times New Roman" w:hAnsi="Times New Roman" w:cs="Times New Roman"/>
          <w:sz w:val="24"/>
          <w:szCs w:val="24"/>
          <w:lang w:eastAsia="en-IN"/>
        </w:rPr>
        <w:t>, Suriya Narayan Harikrishnan</w:t>
      </w:r>
      <w:r w:rsidRPr="00763E38">
        <w:rPr>
          <w:rFonts w:ascii="Times New Roman" w:eastAsia="Times New Roman" w:hAnsi="Times New Roman" w:cs="Times New Roman"/>
          <w:sz w:val="24"/>
          <w:szCs w:val="24"/>
          <w:vertAlign w:val="superscript"/>
          <w:lang w:eastAsia="en-IN"/>
        </w:rPr>
        <w:t>5</w:t>
      </w:r>
    </w:p>
    <w:p w14:paraId="257FDDB0" w14:textId="1DC1E6AD" w:rsidR="00763E38" w:rsidRDefault="00763E38" w:rsidP="00763E38">
      <w:pPr>
        <w:pStyle w:val="ListParagraph"/>
        <w:numPr>
          <w:ilvl w:val="0"/>
          <w:numId w:val="2"/>
        </w:num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Department of Medicine, Raiganj Government Medical College and Hospital, India</w:t>
      </w:r>
    </w:p>
    <w:p w14:paraId="5445BCCB" w14:textId="05DAE4AA" w:rsidR="00763E38" w:rsidRPr="00763E38" w:rsidRDefault="00763E38" w:rsidP="00763E38">
      <w:pPr>
        <w:pStyle w:val="ListParagraph"/>
        <w:numPr>
          <w:ilvl w:val="0"/>
          <w:numId w:val="2"/>
        </w:numPr>
        <w:spacing w:after="0" w:line="240" w:lineRule="auto"/>
        <w:rPr>
          <w:rFonts w:ascii="Times New Roman" w:eastAsia="Times New Roman" w:hAnsi="Times New Roman" w:cs="Times New Roman"/>
          <w:sz w:val="24"/>
          <w:szCs w:val="24"/>
          <w:lang w:eastAsia="en-IN"/>
        </w:rPr>
      </w:pPr>
      <w:r w:rsidRPr="00763E38">
        <w:rPr>
          <w:rFonts w:ascii="Times New Roman" w:hAnsi="Times New Roman" w:cs="Times New Roman"/>
          <w:sz w:val="24"/>
          <w:szCs w:val="24"/>
          <w:shd w:val="clear" w:color="auto" w:fill="FFFFFF"/>
        </w:rPr>
        <w:t>Department of Zoology, Krishnagar Government College, Krishnagar, West Bengal, India</w:t>
      </w:r>
    </w:p>
    <w:p w14:paraId="6C44AE6A" w14:textId="4D938D08" w:rsidR="00763E38" w:rsidRPr="00763E38" w:rsidRDefault="00763E38" w:rsidP="00763E38">
      <w:pPr>
        <w:pStyle w:val="ListParagraph"/>
        <w:numPr>
          <w:ilvl w:val="0"/>
          <w:numId w:val="2"/>
        </w:numPr>
        <w:spacing w:after="0" w:line="240" w:lineRule="auto"/>
        <w:rPr>
          <w:rFonts w:ascii="Times New Roman" w:eastAsia="Times New Roman" w:hAnsi="Times New Roman" w:cs="Times New Roman"/>
          <w:sz w:val="24"/>
          <w:szCs w:val="24"/>
          <w:lang w:eastAsia="en-IN"/>
        </w:rPr>
      </w:pPr>
      <w:r w:rsidRPr="00763E38">
        <w:rPr>
          <w:rFonts w:ascii="Times New Roman" w:hAnsi="Times New Roman" w:cs="Times New Roman"/>
          <w:sz w:val="24"/>
          <w:szCs w:val="24"/>
          <w:shd w:val="clear" w:color="auto" w:fill="FFFFFF"/>
        </w:rPr>
        <w:t>Department of Zoology, Rishi Bankim Chandra College, Naihati, West Bengal, India</w:t>
      </w:r>
    </w:p>
    <w:p w14:paraId="52012EBA" w14:textId="680C28D4" w:rsidR="00763E38" w:rsidRDefault="00763E38" w:rsidP="00763E38">
      <w:pPr>
        <w:pStyle w:val="ListParagraph"/>
        <w:numPr>
          <w:ilvl w:val="0"/>
          <w:numId w:val="2"/>
        </w:num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Department of </w:t>
      </w:r>
      <w:r w:rsidRPr="00763E38">
        <w:rPr>
          <w:rFonts w:ascii="Times New Roman" w:eastAsia="Times New Roman" w:hAnsi="Times New Roman" w:cs="Times New Roman"/>
          <w:sz w:val="24"/>
          <w:szCs w:val="24"/>
          <w:lang w:eastAsia="en-IN"/>
        </w:rPr>
        <w:t>Physiotherapy</w:t>
      </w:r>
      <w:r>
        <w:rPr>
          <w:rFonts w:ascii="Times New Roman" w:eastAsia="Times New Roman" w:hAnsi="Times New Roman" w:cs="Times New Roman"/>
          <w:sz w:val="24"/>
          <w:szCs w:val="24"/>
          <w:lang w:eastAsia="en-IN"/>
        </w:rPr>
        <w:t xml:space="preserve">, </w:t>
      </w:r>
      <w:r w:rsidRPr="00763E38">
        <w:rPr>
          <w:rFonts w:ascii="Times New Roman" w:eastAsia="Times New Roman" w:hAnsi="Times New Roman" w:cs="Times New Roman"/>
          <w:sz w:val="24"/>
          <w:szCs w:val="24"/>
          <w:lang w:eastAsia="en-IN"/>
        </w:rPr>
        <w:t>Amity Institute of Health Allied Sciences , Amity University Noida , Uttar Pradesh</w:t>
      </w:r>
    </w:p>
    <w:p w14:paraId="1EF2B9D3" w14:textId="3DB3D1EE" w:rsidR="00763E38" w:rsidRDefault="00763E38" w:rsidP="00763E38">
      <w:pPr>
        <w:pStyle w:val="ListParagraph"/>
        <w:numPr>
          <w:ilvl w:val="0"/>
          <w:numId w:val="2"/>
        </w:num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Department of Pharmacology, Jinan University, P.R China </w:t>
      </w:r>
    </w:p>
    <w:p w14:paraId="521CE506" w14:textId="77777777" w:rsidR="00763E38" w:rsidRDefault="00763E38" w:rsidP="00763E38">
      <w:pPr>
        <w:spacing w:after="0" w:line="240" w:lineRule="auto"/>
        <w:rPr>
          <w:rFonts w:ascii="Times New Roman" w:eastAsia="Times New Roman" w:hAnsi="Times New Roman" w:cs="Times New Roman"/>
          <w:sz w:val="24"/>
          <w:szCs w:val="24"/>
          <w:lang w:eastAsia="en-IN"/>
        </w:rPr>
      </w:pPr>
    </w:p>
    <w:p w14:paraId="13022031" w14:textId="50AA9B10" w:rsidR="00763E38" w:rsidRPr="00763E38" w:rsidRDefault="00763E38" w:rsidP="00763E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Corresponding Author: Dr. Dattatreya Mukherjee, MBBS, Department of Medicine, Raiganj Government Medical College and Hospital, India, Pin 733134, </w:t>
      </w:r>
      <w:hyperlink r:id="rId6" w:history="1">
        <w:r w:rsidRPr="00D10BC4">
          <w:rPr>
            <w:rStyle w:val="Hyperlink"/>
            <w:rFonts w:ascii="Times New Roman" w:eastAsia="Times New Roman" w:hAnsi="Times New Roman" w:cs="Times New Roman"/>
            <w:sz w:val="24"/>
            <w:szCs w:val="24"/>
            <w:lang w:eastAsia="en-IN"/>
          </w:rPr>
          <w:t>dattatreyamukherjee4u@outlook.com</w:t>
        </w:r>
      </w:hyperlink>
      <w:r>
        <w:rPr>
          <w:rFonts w:ascii="Times New Roman" w:eastAsia="Times New Roman" w:hAnsi="Times New Roman" w:cs="Times New Roman"/>
          <w:sz w:val="24"/>
          <w:szCs w:val="24"/>
          <w:lang w:eastAsia="en-IN"/>
        </w:rPr>
        <w:t xml:space="preserve"> </w:t>
      </w:r>
    </w:p>
    <w:p w14:paraId="78CE3A8F" w14:textId="77777777" w:rsidR="00A01A38" w:rsidRPr="00A01A38" w:rsidRDefault="00A01A38" w:rsidP="00A01A38">
      <w:pPr>
        <w:spacing w:after="240" w:line="240" w:lineRule="auto"/>
        <w:rPr>
          <w:rFonts w:ascii="Times New Roman" w:eastAsia="Times New Roman" w:hAnsi="Times New Roman" w:cs="Times New Roman"/>
          <w:sz w:val="24"/>
          <w:szCs w:val="24"/>
          <w:lang w:eastAsia="en-IN"/>
        </w:rPr>
      </w:pPr>
    </w:p>
    <w:p w14:paraId="1AA988B2" w14:textId="1B5DEF2A"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GENERAL OVERVIEW</w:t>
      </w:r>
      <w:r w:rsidR="00763E38">
        <w:rPr>
          <w:rFonts w:ascii="Times New Roman" w:eastAsia="Times New Roman" w:hAnsi="Times New Roman" w:cs="Times New Roman"/>
          <w:b/>
          <w:bCs/>
          <w:color w:val="000000"/>
          <w:sz w:val="24"/>
          <w:szCs w:val="24"/>
          <w:lang w:eastAsia="en-IN"/>
        </w:rPr>
        <w:t>/ ABSTRACT</w:t>
      </w:r>
    </w:p>
    <w:p w14:paraId="74EDDB2B"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p>
    <w:p w14:paraId="63FDFDE6" w14:textId="3DCF5BD0"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rtificial intelligence (AI) is a discipline in science and engineering focused on using computational methods to comprehend and replicate behaviours typical</w:t>
      </w:r>
      <w:r w:rsidR="00395563" w:rsidRPr="009B362E">
        <w:rPr>
          <w:rFonts w:ascii="Times New Roman" w:eastAsia="Times New Roman" w:hAnsi="Times New Roman" w:cs="Times New Roman"/>
          <w:color w:val="000000"/>
          <w:sz w:val="24"/>
          <w:szCs w:val="24"/>
          <w:lang w:eastAsia="en-IN"/>
        </w:rPr>
        <w:t>ly associated with int</w:t>
      </w:r>
      <w:r w:rsidR="00B466BB" w:rsidRPr="009B362E">
        <w:rPr>
          <w:rFonts w:ascii="Times New Roman" w:eastAsia="Times New Roman" w:hAnsi="Times New Roman" w:cs="Times New Roman"/>
          <w:color w:val="000000"/>
          <w:sz w:val="24"/>
          <w:szCs w:val="24"/>
          <w:lang w:eastAsia="en-IN"/>
        </w:rPr>
        <w:t>elligence</w:t>
      </w:r>
      <w:r w:rsidR="00395563" w:rsidRPr="009B362E">
        <w:rPr>
          <w:rFonts w:ascii="Times New Roman" w:eastAsia="Times New Roman" w:hAnsi="Times New Roman" w:cs="Times New Roman"/>
          <w:color w:val="000000"/>
          <w:sz w:val="24"/>
          <w:szCs w:val="24"/>
          <w:lang w:eastAsia="en-IN"/>
        </w:rPr>
        <w:t>.</w:t>
      </w:r>
      <w:r w:rsidRPr="009B362E">
        <w:rPr>
          <w:rFonts w:ascii="Times New Roman" w:eastAsia="Times New Roman" w:hAnsi="Times New Roman" w:cs="Times New Roman"/>
          <w:color w:val="000000"/>
          <w:sz w:val="24"/>
          <w:szCs w:val="24"/>
          <w:lang w:eastAsia="en-IN"/>
        </w:rPr>
        <w:t xml:space="preserve"> It involves designing and developing artefacts that can demonstrat</w:t>
      </w:r>
      <w:r w:rsidR="00395563" w:rsidRPr="009B362E">
        <w:rPr>
          <w:rFonts w:ascii="Times New Roman" w:eastAsia="Times New Roman" w:hAnsi="Times New Roman" w:cs="Times New Roman"/>
          <w:color w:val="000000"/>
          <w:sz w:val="24"/>
          <w:szCs w:val="24"/>
          <w:lang w:eastAsia="en-IN"/>
        </w:rPr>
        <w:t>e these intelligent behaviours.</w:t>
      </w:r>
      <w:r w:rsidR="00D32E35"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pcFLVR4e","properties":{"formattedCitation":"\\super 1\\nosupersub{}","plainCitation":"1","noteIndex":0},"citationItems":[{"id":147,"uris":["http://zotero.org/users/local/4WXzqqet/items/Q3PYCPXQ"],"itemData":{"id":147,"type":"paper-conference","abstract":"From the Publisher: \nEncompasses the variable approaches to Artificial Intelligence in 267 articles written by 205 experts. It is a comprehensive, up-to-date reference work that defines the discipline and brings together the core of knowledge from all the AI fields. Clarifies and corrects misinterpretations and provides a proper understanding of Artificial Intelligence.","source":"Semantic Scholar","title":"Encyclopedia of Artificial Intelligence","URL":"https://www.semanticscholar.org/paper/Encyclopedia-of-Artificial-Intelligence-Shapiro/44c3c87c90d795ae9b3bc7c02024cc4390aa64f9","author":[{"family":"Shapiro","given":"S."}],"accessed":{"date-parts":[["2023",8,27]]},"issued":{"date-parts":[["1992"]]}}}],"schema":"https://github.com/citation-style-language/schema/raw/master/csl-citation.json"} </w:instrText>
      </w:r>
      <w:r w:rsidR="00D32E35"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w:t>
      </w:r>
      <w:r w:rsidR="00D32E35"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Alan Turing, a pioneer in the realm of modern computers and artificial intelligence, introduced the "Turing test," which gauged a computer's intelligence by its ability to perform cognitive tasks at a human-like level.</w:t>
      </w:r>
      <w:r w:rsidR="00395563"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UxC7Ez4z","properties":{"formattedCitation":"\\super 2\\nosupersub{}","plainCitation":"2","noteIndex":0},"citationItems":[{"id":71,"uris":["http://zotero.org/users/local/4WXzqqet/items/M3KSB6RH"],"itemData":{"id":71,"type":"article-journal","abstract":"The term Artificial Intelligence (AI) was coined by John McCarthy in 1956 during a conference held on this subject. However, the possibility of machines being able to simulate human behavior and actually think was raised earlier by Alan Turing who developed the Turing test in order to differentiate humans from machines. Since then, computational power has grown to the point of instant calculations and the ability evaluate new data, according to previously assessed data, in real time. Today, AI is integrated into our daily lives in many forms, such as personal assistants (Siri, Alexa, Google assistant etc.), automated mass transportation, aviation and computer gaming. More recently, AI has also begun to be incorporated into medicine to improve patient care by speeding up processes and achieving greater accuracy, opening the path to providing better healthcare overall. Radiological images, pathology slides, and patients' electronic medical records (EMR) are being evaluated by machine learning, aiding in the process of diagnosis and treatment of patients and augmenting physicians' capabilities. Herein we describe the current status of AI in medicine, the way it is used in the different disciplines and future trends.","container-title":"Minimally invasive therapy &amp; allied technologies: MITAT: official journal of the Society for Minimally Invasive Therapy","DOI":"10.1080/13645706.2019.1575882","ISSN":"1365-2931","issue":"2","journalAbbreviation":"Minim Invasive Ther Allied Technol","language":"eng","note":"PMID: 30810430","page":"73-81","source":"PubMed","title":"Introduction to artificial intelligence in medicine","volume":"28","author":[{"family":"Mintz","given":"Yoav"},{"family":"Brodie","given":"Ronit"}],"issued":{"date-parts":[["2019",4]]}}}],"schema":"https://github.com/citation-style-language/schema/raw/master/csl-citation.json"} </w:instrText>
      </w:r>
      <w:r w:rsidR="00395563"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w:t>
      </w:r>
      <w:r w:rsidR="00395563"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The 1980s and 1990s witnessed a surge in AI fascination, during which various clinical contexts in healthcare integrated artificial intelligent methods like fuzzy expert systems, Bayesian networks, artificial neural networks, and hybrid intelligent systems. By 2016, the largest proportion of investments in AI research was </w:t>
      </w:r>
      <w:r w:rsidR="00BF53A8" w:rsidRPr="009B362E">
        <w:rPr>
          <w:rFonts w:ascii="Times New Roman" w:eastAsia="Times New Roman" w:hAnsi="Times New Roman" w:cs="Times New Roman"/>
          <w:color w:val="000000"/>
          <w:sz w:val="24"/>
          <w:szCs w:val="24"/>
          <w:lang w:eastAsia="en-IN"/>
        </w:rPr>
        <w:t>channelled</w:t>
      </w:r>
      <w:r w:rsidRPr="009B362E">
        <w:rPr>
          <w:rFonts w:ascii="Times New Roman" w:eastAsia="Times New Roman" w:hAnsi="Times New Roman" w:cs="Times New Roman"/>
          <w:color w:val="000000"/>
          <w:sz w:val="24"/>
          <w:szCs w:val="24"/>
          <w:lang w:eastAsia="en-IN"/>
        </w:rPr>
        <w:t xml:space="preserve"> into healthcare applications, surpassing other sectors</w:t>
      </w:r>
      <w:r w:rsidR="00395563" w:rsidRPr="009B362E">
        <w:rPr>
          <w:rFonts w:ascii="Times New Roman" w:eastAsia="Times New Roman" w:hAnsi="Times New Roman" w:cs="Times New Roman"/>
          <w:color w:val="000000"/>
          <w:sz w:val="24"/>
          <w:szCs w:val="24"/>
          <w:lang w:eastAsia="en-IN"/>
        </w:rPr>
        <w:t xml:space="preserve"> </w:t>
      </w:r>
      <w:r w:rsidR="00395563"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SG3FMdnb","properties":{"formattedCitation":"\\super 3\\nosupersub{}","plainCitation":"3","noteIndex":0},"citationItems":[{"id":73,"uris":["http://zotero.org/users/local/4WXzqqet/items/QSVFZU67"],"itemData":{"id":73,"type":"webpage","title":"Healthcare Remains The Hottest AI Category For Deals","URL":"https://www.cbinsights.com/research/artificial-intelligence-healthcare-startups-investors/","accessed":{"date-parts":[["2023",8,26]]}}}],"schema":"https://github.com/citation-style-language/schema/raw/master/csl-citation.json"} </w:instrText>
      </w:r>
      <w:r w:rsidR="00395563"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w:t>
      </w:r>
      <w:r w:rsidR="00395563"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 technology is utilized for the purpose of conducting precision-driven analyses and achieving meaningful comprehension</w:t>
      </w:r>
      <w:r w:rsidR="00395563" w:rsidRPr="009B362E">
        <w:rPr>
          <w:rFonts w:ascii="Times New Roman" w:eastAsia="Times New Roman" w:hAnsi="Times New Roman" w:cs="Times New Roman"/>
          <w:color w:val="000000"/>
          <w:sz w:val="24"/>
          <w:szCs w:val="24"/>
          <w:lang w:eastAsia="en-IN"/>
        </w:rPr>
        <w:t xml:space="preserve"> </w:t>
      </w:r>
      <w:r w:rsidR="00395563"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ueb6ZQZG","properties":{"formattedCitation":"\\super 4\\nosupersub{}","plainCitation":"4","noteIndex":0},"citationItems":[{"id":75,"uris":["http://zotero.org/users/local/4WXzqqet/items/29RNLBX4"],"itemData":{"id":75,"type":"article-journal","abstract":"Success in the quest for artificial intelligence has the potential to bring unprecedented benefits to humanity, and it is therefore worthwhile to investigate how to maximize these benefits while avoiding potential pitfalls. This article gives numerous examples (which should by no means be construed as an exhaustive list) of such worthwhile research aimed at ensuring that AI remains robust and beneficial.","container-title":"AI Magazine","DOI":"10.1609/aimag.v36i4.2577","ISSN":"2371-9621","issue":"4","language":"en","license":"© 2015 The Authors. AI Magazine published by John Wiley &amp; Sons Ltd on behalf of Association for the Advancement of Artificial Intelligence","note":"_eprint: https://onlinelibrary.wiley.com/doi/pdf/10.1609/aimag.v36i4.2577","page":"105-114","source":"Wiley Online Library","title":"Research Priorities for Robust and Beneficial Artificial Intelligence","volume":"36","author":[{"family":"Russell","given":"Stuart"},{"family":"Dewey","given":"Daniel"},{"family":"Tegmark","given":"Max"}],"issued":{"date-parts":[["2015"]]}}}],"schema":"https://github.com/citation-style-language/schema/raw/master/csl-citation.json"} </w:instrText>
      </w:r>
      <w:r w:rsidR="00395563"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w:t>
      </w:r>
      <w:r w:rsidR="00395563"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Within this framework, a blend of advantageous statistical frameworks and computational intelligence is amalgamated within AI technology.</w:t>
      </w:r>
    </w:p>
    <w:p w14:paraId="2202555F" w14:textId="77777777" w:rsidR="00A01A38" w:rsidRPr="00A01A38" w:rsidRDefault="00A01A38" w:rsidP="00A01A38">
      <w:pPr>
        <w:spacing w:after="0" w:line="240" w:lineRule="auto"/>
        <w:rPr>
          <w:rFonts w:ascii="Times New Roman" w:eastAsia="Times New Roman" w:hAnsi="Times New Roman" w:cs="Times New Roman"/>
          <w:sz w:val="24"/>
          <w:szCs w:val="24"/>
          <w:lang w:eastAsia="en-IN"/>
        </w:rPr>
      </w:pPr>
    </w:p>
    <w:p w14:paraId="4E91D7CE"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DIFFERENT APPLICATIONS OF AI</w:t>
      </w:r>
    </w:p>
    <w:p w14:paraId="4C10DFD0"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p>
    <w:p w14:paraId="3E671092" w14:textId="1DB4F8EF"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rtificial Intelligence (AI) manifests its transformative pro</w:t>
      </w:r>
      <w:r w:rsidR="009B362E" w:rsidRPr="009B362E">
        <w:rPr>
          <w:rFonts w:ascii="Times New Roman" w:eastAsia="Times New Roman" w:hAnsi="Times New Roman" w:cs="Times New Roman"/>
          <w:color w:val="000000"/>
          <w:sz w:val="24"/>
          <w:szCs w:val="24"/>
          <w:lang w:eastAsia="en-IN"/>
        </w:rPr>
        <w:t>c</w:t>
      </w:r>
      <w:r w:rsidRPr="009B362E">
        <w:rPr>
          <w:rFonts w:ascii="Times New Roman" w:eastAsia="Times New Roman" w:hAnsi="Times New Roman" w:cs="Times New Roman"/>
          <w:color w:val="000000"/>
          <w:sz w:val="24"/>
          <w:szCs w:val="24"/>
          <w:lang w:eastAsia="en-IN"/>
        </w:rPr>
        <w:t>ess across diverse domains, propelling innovation and enhancing efficiency. In healthcare, AI orchestrates diagnostic precision through medical imaging analysis and pattern recognition, leading to early disease detection</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N1183Eqr","properties":{"formattedCitation":"\\super 5\\nosupersub{}","plainCitation":"5","noteIndex":0},"citationItems":[{"id":77,"uris":["http://zotero.org/users/local/4WXzqqet/items/6GUXA7KW"],"itemData":{"id":77,"type":"article-journal","container-title":"Asia-Pacific Journal of Oncology Nursing","DOI":"10.1016/j.apjon.2022.100133","ISSN":"23475625","issue":"12","journalAbbreviation":"Asia-Pacific Journal of Oncology Nursing","language":"en","page":"100133","source":"DOI.org (Crossref)","title":"Artificial intelligence in early diagnosis and prevention of oral cancer","volume":"9","author":[{"family":"Hegde","given":"Shruthi"},{"family":"Ajila","given":"Vidya"},{"family":"Zhu","given":"Wei"},{"family":"Zeng","given":"Canhui"}],"issued":{"date-parts":[["2022",12]]}}}],"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5</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dditionally, AI-driven predictive modeling augments patient outcomes and treatment protocols</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RRHgdWee","properties":{"formattedCitation":"\\super 6\\nosupersub{}","plainCitation":"6","noteIndex":0},"citationItems":[{"id":79,"uris":["http://zotero.org/users/local/4WXzqqet/items/GPPD2S2S"],"itemData":{"id":79,"type":"article-journal","abstract":"Predictive modeling is a complex methodology that involves leveraging advanced mathematical and computational techniques to forecast future occurrences or outcomes. This tool has numerous applications in medicine, yet its full potential remains untapped within this field. Therefore, it is imperative to delve deeper into the benefits and drawbacks associated with utilizing predictive modeling in medicine for a more comprehensive understanding of how this approach may be effectively leveraged for improved patient care. When implemented successfully, predictive modeling has yielded impressive results across various medical specialities. From predicting disease progression to identifying high-risk patients who require early intervention, there are countless examples of successful implementations of this approach within healthcare settings worldwide. However, despite these successes, significant challenges remain for practitioners when applying predictive models to real-world scenarios. These issues include concerns about data quality and availability as well as navigating regulatory requirements surrounding the use of sensitive patient information—all factors that can impede progress toward realizing the true potential impact of predictive modeling on improving health outcomes.","container-title":"Encyclopedia","DOI":"10.3390/encyclopedia3020042","ISSN":"2673-8392","issue":"2","journalAbbreviation":"Encyclopedia","language":"en","page":"590-601","source":"DOI.org (Crossref)","title":"Predictive Modeling in Medicine","volume":"3","author":[{"family":"Toma","given":"Milan"},{"family":"Wei","given":"Ong Chi"}],"issued":{"date-parts":[["2023",5,11]]}}}],"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6</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In finance, AI's algorithmic prowess thrives in risk assessment, fraud detection, and portfolio optimization, fostering sound decision-making and market efficacy</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Mhm7Q0p8","properties":{"formattedCitation":"\\super 7\\nosupersub{}","plainCitation":"7","noteIndex":0},"citationItems":[{"id":81,"uris":["http://zotero.org/users/local/4WXzqqet/items/38ZF9EXP"],"itemData":{"id":81,"type":"article","abstract":"Artificial Intelligence (AI) has, during the past few years, made many signs of progress which have enabled the creation of professional financing applications, which would, perhaps, disrupt the finance industry. Thus, it is assumed that the AI could not only replace human capital in full or in part but also enhance its performance beyond human benchmarks. For companies around the world, there are a variety of programs. A systemic content analysis methodology was used to evaluate related literature publications in this study. A selection of papers, including posts, has been collected. This research focuses on broad publications peer-reviewed, including Scopus and SSRN, which are listed in quality and impact rankings. This selection of the highest-ranking papers not only guaranteed the quality of papers that were most reviewed and validated but also provided the most up-to-date research state during their publication periods. Some keywords are used to scan for artificial intelligence papers, such as artificial intelligence and financial articles such as corporate finance, artificial intelligence, digital finance, financial and artificial intelligence, etc.AI has been found to be used by organizations around the world for the detection of anomalies. It is used to establish optimal investment strategies. The other use of AI in securities is algorithmic trading, programs that integrate information regarding changing market dynamics and price levels by using proprietary algorithms to making automated trading very rapidly.However, given the financial consequences, companies should ensure a sufficient understanding of the AI and other technology used in business by the senior management and the board to ensure proper monitoring. This is particularly important in view of the growing expectations of Board members to monitor substantive issues affecting the long-term value of a company. The decision-making, deployment, and use of AI must be carried out within the context of risk management, in order to capture market improvements. It will include four main tasks, including risk recognition, risk assessment, prevention and risk control.","DOI":"10.2139/ssrn.3540140","event-place":"Rochester, NY","genre":"SSRN Scholarly Paper","language":"en","number":"3540140","publisher-place":"Rochester, NY","source":"Social Science Research Network","title":"Applications of Artificial Intelligence in Financial Management Decisions: A Mini-Review","title-short":"Applications of Artificial Intelligence in Financial Management Decisions","URL":"https://papers.ssrn.com/abstract=3540140","author":[{"family":"Al-Blooshi","given":"Laila"},{"family":"Nobanee","given":"Haitham"}],"accessed":{"date-parts":[["2023",8,26]]},"issued":{"date-parts":[["2020",2,18]]}}}],"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7</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w:t>
      </w:r>
    </w:p>
    <w:p w14:paraId="12F37AFF"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p>
    <w:p w14:paraId="21C246D4"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manufacturing realm embraces AI-powered automation, streamlining production processes, and ensuring heightened product quality. Natural language processing (NLP) underpins AI's ascension in customer service, where chatbots proficiently engage and resolve queries, bolstering customer satisfaction</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gnJR2Qrc","properties":{"formattedCitation":"\\super 8\\nosupersub{}","plainCitation":"8","noteIndex":0},"citationItems":[{"id":83,"uris":["http://zotero.org/users/local/4WXzqqet/items/25TZ4RXF"],"itemData":{"id":83,"type":"article-journal","abstract":"As a strategic technology, artificial intelligence is leading a new round of technological revolution and industrial upgrading that plays an essential role in cultivating emerging industries. This paper employs robot application data compiled by the IFR (International Federation of Robotics) and Chinese firm-level data to empirically investigate the impact of artificial intelligence applications on the energy and resource efficiency of firms. From 2005 to 2014, the energy efficiency of industrial enterprises had an upward trend, and the level of artificial intelligence showed a significant increase in China. Based on our findings, artificial intelligence has a positive and significant impact on improving the energy and resource efficiency of Chinese firms. Controlling for endogeneity issues, the results are robust. Artificial intelligence affects the energy consumption of enterprises through scale, structural, and efficiency effects. Structural and efficiency effects are greater than the impact of scale effects. Therefore, artificial intelligence saves energy consumption and improves energy and resource efficiency. Regarding considerably increasing energy demands, the development of artificial intelligence offers a unique opportunity to improve the energy and resource efficiency of enterprises, thus adjusting the energy and economic structure of a country.","container-title":"Resources Policy","DOI":"10.1016/j.resourpol.2023.103507","ISSN":"0301-4207","journalAbbreviation":"Resources Policy","page":"103507","source":"ScienceDirect","title":"The impact of artificial intelligence on firms’ energy and resource efficiency: Empirical evidence from China","title-short":"The impact of artificial intelligence on firms’ energy and resource efficiency","volume":"82","author":[{"family":"Li","given":"Juan"},{"family":"Ma","given":"Shaoqi"},{"family":"Qu","given":"Yi"},{"family":"Wang","given":"Jiamin"}],"issued":{"date-parts":[["2023",5,1]]}}}],"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8</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w:t>
      </w:r>
    </w:p>
    <w:p w14:paraId="352403B7"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p>
    <w:p w14:paraId="41AF4F02"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lastRenderedPageBreak/>
        <w:t>Transportation undergoes a paradigm shift with AI, enabling autonomous vehicles to navigate intricacies, reducing accidents, and reshaping urban mobility</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HfAIErOJ","properties":{"formattedCitation":"\\super 9\\nosupersub{}","plainCitation":"9","noteIndex":0},"citationItems":[{"id":85,"uris":["http://zotero.org/users/local/4WXzqqet/items/DZ8HSSEW"],"itemData":{"id":85,"type":"webpage","title":"AI enabled Applications towards Intelligent Transportation","URL":"https://trid.trb.org/view/1867207","accessed":{"date-parts":[["2023",8,26]]}}}],"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9</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s foray into agriculture revolutionizes crop monitoring and precision farming, amplifying yield and sustainability. Environmental conservation reaps benefits as AI models analyze complex data for climate patterns, fortifying predictive insights</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Eb6cvH81","properties":{"formattedCitation":"\\super 10\\nosupersub{}","plainCitation":"10","noteIndex":0},"citationItems":[{"id":86,"uris":["http://zotero.org/users/local/4WXzqqet/items/FB7PIXC2"],"itemData":{"id":86,"type":"article-journal","abstract":"Agriculture plays a significant role in the economic sector. The automation in agriculture is the main concern and the emerging subject across the world. The population is increasing tremendously and with this increase the demand of food and employment is also increasing. The traditional methods which were used by the farmers, were not sufficient enough to fulfill these requirements. Thus, new automated methods were introduced. These new methods satisfied the food requirements and also provided employment opportunities to billions of people. Artificial Intelligence in agriculture has brought an agriculture revolution. This technology has protected the crop yield from various factors like the climate changes, population growth, employment issues and the food security problems. This main concern of this paper is to audit the various applications of Artificial intelligence in agriculture such as for irrigation, weeding, spraying with the help of sensors and other means embedded in robots and drones. These technologies saves the excess use of water, pesticides, herbicides, maintains the fertility of the soil, also helps in the efficient use of man power and elevate the productivity and improve the quality. This paper surveys the work of many researchers to get a brief overview about the current implementation of automation in agriculture, the weeding systems through the robots and drones. The various soil water sensing methods are discussed along with two automated weeding techniques. The implementation of drones is discussed, the various methods used by drones for spraying and crop-monitoring is also discussed in this paper.","container-title":"Artificial Intelligence in Agriculture","DOI":"10.1016/j.aiia.2020.04.002","ISSN":"2589-7217","journalAbbreviation":"Artificial Intelligence in Agriculture","page":"58-73","source":"ScienceDirect","title":"Implementation of artificial intelligence in agriculture for optimisation of irrigation and application of pesticides and herbicides","volume":"4","author":[{"family":"Talaviya","given":"Tanha"},{"family":"Shah","given":"Dhara"},{"family":"Patel","given":"Nivedita"},{"family":"Yagnik","given":"Hiteshri"},{"family":"Shah","given":"Manan"}],"issued":{"date-parts":[["2020",1,1]]}}}],"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0</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7D76DD29" w14:textId="77777777" w:rsidR="00A01A38" w:rsidRPr="009B362E" w:rsidRDefault="00A01A38" w:rsidP="009B362E">
      <w:pPr>
        <w:spacing w:after="0" w:line="240" w:lineRule="auto"/>
        <w:jc w:val="both"/>
        <w:rPr>
          <w:rFonts w:ascii="Times New Roman" w:eastAsia="Times New Roman" w:hAnsi="Times New Roman" w:cs="Times New Roman"/>
          <w:sz w:val="24"/>
          <w:szCs w:val="24"/>
          <w:lang w:eastAsia="en-IN"/>
        </w:rPr>
      </w:pPr>
    </w:p>
    <w:p w14:paraId="540F5B24" w14:textId="77777777" w:rsidR="00A01A38" w:rsidRDefault="00A01A38" w:rsidP="009B362E">
      <w:pPr>
        <w:spacing w:after="0" w:line="240" w:lineRule="auto"/>
        <w:jc w:val="both"/>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t>In education, AI-driven personalized learning adapts curricula to individual progress, optimizing comprehension. AI revolutionizes entertainment through content recommendation, tailoring experiences to preferences. Exploration advances via AI-enabled data analysis in scientific research and space exploration, unraveling intricate cosmic phenomena</w:t>
      </w:r>
      <w:r w:rsidR="009319FD" w:rsidRPr="009B362E">
        <w:rPr>
          <w:rFonts w:ascii="Times New Roman" w:eastAsia="Times New Roman" w:hAnsi="Times New Roman" w:cs="Times New Roman"/>
          <w:color w:val="000000"/>
          <w:sz w:val="24"/>
          <w:szCs w:val="24"/>
          <w:lang w:eastAsia="en-IN"/>
        </w:rPr>
        <w:t xml:space="preserve"> </w:t>
      </w:r>
      <w:r w:rsidR="009319FD"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dIP8EqXG","properties":{"formattedCitation":"\\super 11\\nosupersub{}","plainCitation":"11","noteIndex":0},"citationItems":[{"id":90,"uris":["http://zotero.org/users/local/4WXzqqet/items/Y4QRVZMY"],"itemData":{"id":90,"type":"article-journal","abstract":"According to various international reports, Artificial Intelligence in Education (AIEd) is one of the currently emerging fields in educational technology. Whilst it has been around for about 30 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container-title":"International Journal of Educational Technology in Higher Education","DOI":"10.1186/s41239-019-0171-0","ISSN":"2365-9440","issue":"1","journalAbbreviation":"International Journal of Educational Technology in Higher Education","page":"39","source":"BioMed Central","title":"Systematic review of research on artificial intelligence applications in higher education – where are the educators?","volume":"16","author":[{"family":"Zawacki-Richter","given":"Olaf"},{"family":"Marín","given":"Victoria I."},{"family":"Bond","given":"Melissa"},{"family":"Gouverneur","given":"Franziska"}],"issued":{"date-parts":[["2019",10,28]]}}}],"schema":"https://github.com/citation-style-language/schema/raw/master/csl-citation.json"} </w:instrText>
      </w:r>
      <w:r w:rsidR="009319FD"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1</w:t>
      </w:r>
      <w:r w:rsidR="009319FD"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In governance, AI aids data-driven policy formulation, accentuating socio-economic progress. These multifaceted AI applications exemplify its indomitable influence across disparate domains, shaping an increasingly </w:t>
      </w:r>
      <w:r w:rsidR="009319FD" w:rsidRPr="009B362E">
        <w:rPr>
          <w:rFonts w:ascii="Times New Roman" w:eastAsia="Times New Roman" w:hAnsi="Times New Roman" w:cs="Times New Roman"/>
          <w:color w:val="000000"/>
          <w:sz w:val="24"/>
          <w:szCs w:val="24"/>
          <w:lang w:eastAsia="en-IN"/>
        </w:rPr>
        <w:t xml:space="preserve">intelligent and efficient futur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E3ySmHGa","properties":{"formattedCitation":"\\super 12\\nosupersub{}","plainCitation":"12","noteIndex":0},"citationItems":[{"id":138,"uris":["http://zotero.org/users/local/4WXzqqet/items/K4W9FR9S"],"itemData":{"id":138,"type":"article-journal","abstract":"The paper provides an overview of how Artificial Intelligence (AI) is applied in different government sectors. Our methodology is based on a systematic review of 74 papers retrieved from Web of Science and Scopus databases. We find that the extant literature is less focused on healthcare, ICT, education, social and cultural services, and fashion sector; while ignoring the practical implementation of AI in these sectors. We present an organizing framework stating different areas related to governance and throws light on research gaps in the extant literature that can be further worked upon for promoting the research in digital governance.","container-title":"Sustainable Futures","DOI":"10.1016/j.sftr.2019.100004","ISSN":"2666-1888","journalAbbreviation":"Sustainable Futures","page":"100004","source":"ScienceDirect","title":"Artificial intelligence and effective governance: A review, critique and research agenda","title-short":"Artificial intelligence and effective governance","volume":"2","author":[{"family":"Sharma","given":"Gagan Deep"},{"family":"Yadav","given":"Anshita"},{"family":"Chopra","given":"Ritika"}],"issued":{"date-parts":[["2020",1,1]]}}}],"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2</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30CFE70D" w14:textId="4B2F797C" w:rsidR="00502D97" w:rsidRDefault="00183DBF" w:rsidP="009B362E">
      <w:pPr>
        <w:spacing w:after="0" w:line="240" w:lineRule="auto"/>
        <w:jc w:val="both"/>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drawing>
          <wp:inline distT="0" distB="0" distL="0" distR="0" wp14:anchorId="77547292" wp14:editId="25FEC800">
            <wp:extent cx="5268060" cy="3686689"/>
            <wp:effectExtent l="0" t="0" r="8890" b="9525"/>
            <wp:docPr id="18904749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74976" name="Picture 1890474976"/>
                    <pic:cNvPicPr/>
                  </pic:nvPicPr>
                  <pic:blipFill>
                    <a:blip r:embed="rId7">
                      <a:extLst>
                        <a:ext uri="{28A0092B-C50C-407E-A947-70E740481C1C}">
                          <a14:useLocalDpi xmlns:a14="http://schemas.microsoft.com/office/drawing/2010/main" val="0"/>
                        </a:ext>
                      </a:extLst>
                    </a:blip>
                    <a:stretch>
                      <a:fillRect/>
                    </a:stretch>
                  </pic:blipFill>
                  <pic:spPr>
                    <a:xfrm>
                      <a:off x="0" y="0"/>
                      <a:ext cx="5268060" cy="3686689"/>
                    </a:xfrm>
                    <a:prstGeom prst="rect">
                      <a:avLst/>
                    </a:prstGeom>
                  </pic:spPr>
                </pic:pic>
              </a:graphicData>
            </a:graphic>
          </wp:inline>
        </w:drawing>
      </w:r>
    </w:p>
    <w:p w14:paraId="6C28479F" w14:textId="0DC75E86" w:rsidR="00A01A38" w:rsidRDefault="00502D97" w:rsidP="00502D97">
      <w:pPr>
        <w:spacing w:after="0" w:line="240" w:lineRule="auto"/>
        <w:jc w:val="both"/>
        <w:rPr>
          <w:rFonts w:ascii="Times New Roman" w:eastAsia="Times New Roman" w:hAnsi="Times New Roman" w:cs="Times New Roman"/>
          <w:sz w:val="24"/>
          <w:szCs w:val="24"/>
          <w:lang w:val="en-US" w:eastAsia="en-IN"/>
        </w:rPr>
      </w:pPr>
      <w:r w:rsidRPr="00502D97">
        <w:rPr>
          <w:rFonts w:ascii="Times New Roman" w:eastAsia="Times New Roman" w:hAnsi="Times New Roman" w:cs="Times New Roman"/>
          <w:b/>
          <w:bCs/>
          <w:sz w:val="24"/>
          <w:szCs w:val="24"/>
          <w:lang w:val="en-US" w:eastAsia="en-IN"/>
        </w:rPr>
        <w:t>Figure 1:</w:t>
      </w:r>
      <w:r w:rsidRPr="00502D97">
        <w:rPr>
          <w:rFonts w:ascii="Times New Roman" w:eastAsia="Times New Roman" w:hAnsi="Times New Roman" w:cs="Times New Roman"/>
          <w:sz w:val="24"/>
          <w:szCs w:val="24"/>
          <w:lang w:val="en-US" w:eastAsia="en-IN"/>
        </w:rPr>
        <w:t xml:space="preserve"> Summ</w:t>
      </w:r>
      <w:r w:rsidR="00A906EA">
        <w:rPr>
          <w:rFonts w:ascii="Times New Roman" w:eastAsia="Times New Roman" w:hAnsi="Times New Roman" w:cs="Times New Roman"/>
          <w:sz w:val="24"/>
          <w:szCs w:val="24"/>
          <w:lang w:val="en-US" w:eastAsia="en-IN"/>
        </w:rPr>
        <w:t>a</w:t>
      </w:r>
      <w:r w:rsidRPr="00502D97">
        <w:rPr>
          <w:rFonts w:ascii="Times New Roman" w:eastAsia="Times New Roman" w:hAnsi="Times New Roman" w:cs="Times New Roman"/>
          <w:sz w:val="24"/>
          <w:szCs w:val="24"/>
          <w:lang w:val="en-US" w:eastAsia="en-IN"/>
        </w:rPr>
        <w:t>ry of different application</w:t>
      </w:r>
      <w:r w:rsidR="00A906EA">
        <w:rPr>
          <w:rFonts w:ascii="Times New Roman" w:eastAsia="Times New Roman" w:hAnsi="Times New Roman" w:cs="Times New Roman"/>
          <w:sz w:val="24"/>
          <w:szCs w:val="24"/>
          <w:lang w:val="en-US" w:eastAsia="en-IN"/>
        </w:rPr>
        <w:t>s</w:t>
      </w:r>
      <w:r w:rsidRPr="00502D97">
        <w:rPr>
          <w:rFonts w:ascii="Times New Roman" w:eastAsia="Times New Roman" w:hAnsi="Times New Roman" w:cs="Times New Roman"/>
          <w:sz w:val="24"/>
          <w:szCs w:val="24"/>
          <w:lang w:val="en-US" w:eastAsia="en-IN"/>
        </w:rPr>
        <w:t xml:space="preserve"> of Artificial Intelligence (AI) in</w:t>
      </w:r>
      <w:r w:rsidR="00A906EA">
        <w:rPr>
          <w:rFonts w:ascii="Times New Roman" w:eastAsia="Times New Roman" w:hAnsi="Times New Roman" w:cs="Times New Roman"/>
          <w:sz w:val="24"/>
          <w:szCs w:val="24"/>
          <w:lang w:val="en-US" w:eastAsia="en-IN"/>
        </w:rPr>
        <w:t xml:space="preserve"> the</w:t>
      </w:r>
      <w:r w:rsidRPr="00502D97">
        <w:rPr>
          <w:rFonts w:ascii="Times New Roman" w:eastAsia="Times New Roman" w:hAnsi="Times New Roman" w:cs="Times New Roman"/>
          <w:sz w:val="24"/>
          <w:szCs w:val="24"/>
          <w:lang w:val="en-US" w:eastAsia="en-IN"/>
        </w:rPr>
        <w:t xml:space="preserve"> pharmaceutical industry</w:t>
      </w:r>
      <w:r>
        <w:rPr>
          <w:rFonts w:ascii="Times New Roman" w:eastAsia="Times New Roman" w:hAnsi="Times New Roman" w:cs="Times New Roman"/>
          <w:sz w:val="24"/>
          <w:szCs w:val="24"/>
          <w:lang w:val="en-US" w:eastAsia="en-IN"/>
        </w:rPr>
        <w:t>.</w:t>
      </w:r>
    </w:p>
    <w:p w14:paraId="16B1AB62" w14:textId="77777777" w:rsidR="00502D97" w:rsidRPr="00502D97" w:rsidRDefault="00502D97" w:rsidP="00502D97">
      <w:pPr>
        <w:spacing w:after="0" w:line="240" w:lineRule="auto"/>
        <w:jc w:val="both"/>
        <w:rPr>
          <w:rFonts w:ascii="Times New Roman" w:eastAsia="Times New Roman" w:hAnsi="Times New Roman" w:cs="Times New Roman"/>
          <w:sz w:val="24"/>
          <w:szCs w:val="24"/>
          <w:lang w:val="en-US" w:eastAsia="en-IN"/>
        </w:rPr>
      </w:pPr>
    </w:p>
    <w:p w14:paraId="60508CE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ARTIFICIAL INTELLIGENCE APPLICATIONS IN PHARMACY PRACTICE AND EDUCATION</w:t>
      </w:r>
    </w:p>
    <w:p w14:paraId="0D3A7AB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1782C7E7"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convergence of Artificial Intelligence (AI) with pharmacy practice and education marks a transformative epoch, elevating precision and efficacy to unprecedented levels. In the domain of pharmacy practice, AI-powered systems unveil intricate medication interactions and contraindications, enriching pharmaceutical care</w:t>
      </w:r>
      <w:r w:rsidR="004B0906" w:rsidRPr="009B362E">
        <w:rPr>
          <w:rFonts w:ascii="Times New Roman" w:eastAsia="Times New Roman" w:hAnsi="Times New Roman" w:cs="Times New Roman"/>
          <w:color w:val="000000"/>
          <w:sz w:val="24"/>
          <w:szCs w:val="24"/>
          <w:lang w:eastAsia="en-IN"/>
        </w:rPr>
        <w:t xml:space="preserv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5DxmKwbD","properties":{"formattedCitation":"\\super 13\\nosupersub{}","plainCitation":"13","noteIndex":0},"citationItems":[{"id":93,"uris":["http://zotero.org/users/local/4WXzqqet/items/ANKHTLJ4"],"itemData":{"id":93,"type":"article-journal","abstract":"Drug-drug interactions (DDI) are a critical aspect of drug research that can have adverse effects on patients and can lead to serious consequences. Predicting these events accurately can significantly improve clinicians' ability to make better decisions and establish optimal treatment regimens. However, manually detecting these interactions is time-consuming and labor-intensive. Utilizing the advancements in Artificial Intelligence (AI) is essential for achieving accurate forecasts of DDIs. In this review, DDI prediction tasks are classified into three types according to the type of DDI prediction: undirected DDI prediction, DDI events prediction, and Asymmetric DDI prediction. The paper then reviews the progress of AI for each of these three prediction tasks in DDI and provides a summary of the data sets used as well as the representative methods used in these three prediction directions. In this review, we aim to provide a comprehensive overview of drug interaction prediction. The first section introduces commonly used databases and presents an overview of current research advancements and techniques across three domains of DDI. Additionally, we introduce classical machine learning techniques for predicting undirected drug interactions and provide a timeline for the progression of the predicted drug interaction events. At last, we debate the difficulties and prospects of AI approaches at predicting DDI, emphasizing their potential for improving clinical decision-making and patient outcomes.","container-title":"Journal of Chemical Information and Modeling","DOI":"10.1021/acs.jcim.3c00582","ISSN":"1549-960X","journalAbbreviation":"J Chem Inf Model","language":"eng","note":"PMID: 37458400","source":"PubMed","title":"Application of Artificial Intelligence in Drug-Drug Interactions Prediction: A Review","title-short":"Application of Artificial Intelligence in Drug-Drug Interactions Prediction","author":[{"family":"Zhang","given":"Yuanyuan"},{"family":"Deng","given":"Zengqian"},{"family":"Xu","given":"Xiaoyu"},{"family":"Feng","given":"Yinfei"},{"family":"Junliang","given":"Shang"}],"issued":{"date-parts":[["2023",7,17]]}}}],"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3</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Medication therapy management embraces AI algorithms, fine-tuning dosages based on patient-specific parameters to preempt adverse events</w:t>
      </w:r>
      <w:r w:rsidR="004B0906" w:rsidRPr="009B362E">
        <w:rPr>
          <w:rFonts w:ascii="Times New Roman" w:eastAsia="Times New Roman" w:hAnsi="Times New Roman" w:cs="Times New Roman"/>
          <w:color w:val="000000"/>
          <w:sz w:val="24"/>
          <w:szCs w:val="24"/>
          <w:lang w:eastAsia="en-IN"/>
        </w:rPr>
        <w:t xml:space="preserv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6WOfIpcL","properties":{"formattedCitation":"\\super 14\\nosupersub{}","plainCitation":"14","noteIndex":0},"citationItems":[{"id":95,"uris":["http://zotero.org/users/local/4WXzqqet/items/FFM6Z99Y"],"itemData":{"id":95,"type":"article-journal","abstract":"Introduction:\n              Oncologists have traditionally administered the maximum tolerated doses of drugs in chemotherapy. However, these toxicity-guided doses may lead to suboptimal efficacy. CURATE.AI is an indication-agnostic, mechanism-independent and efficacy-driven personalised dosing platform that may offer a more optimal solution. While CURATE.AI has already been applied in a variety of clinical settings, there are no prior randomised controlled trials (RCTs) on CURATE.AI-guided chemotherapy dosing for solid tumours. Therefore, we aim to assess the technical and logistical feasibility of a future RCT for CURATE.AI-guided solid tumour chemotherapy dosing. We will also collect exploratory data on efficacy and toxicity, which will inform RCT power calculations.\n            \n            \n              Methods and analysis:\n              This is an open-label, single-arm, two-centre, prospective pilot clinical trial, recruiting adults with metastatic solid tumours and raised baseline tumour marker levels who are planned for palliative-intent, capecitabine-based chemotherapy. As CURATE.AI is a small data platform, it will guide drug dosing for each participant based only on their own tumour marker levels and drug doses as input data. The primary outcome is the proportion of participants in whom CURATE.AI is successfully applied to provide efficacy-driven personalised dosing, as judged based on predefined considerations. Secondary outcomes include the timeliness of dose recommendations, participant and physician adherence to CURATE.AI-recommended doses, and the proportion of clinically significant dose changes. We aim to initially enrol 10 participants from two hospitals in Singapore, perform an interim analysis, and consider either cohort expansion or an RCT. Recruitment began in August 2020. This pilot clinical trial will provide key data for a future RCT of CURATE.AI-guided personalised dosing for precision oncology.\n            \n            \n              Ethics and dissemination:\n              The National Healthcare Group (NHG) Domain Specific Review Board has granted ethical approval for this study (DSRB 2020/00334). We will distribute our findings at scientific conferences and publish them in peer-reviewed journals.\n            \n            \n              Trial registration number:\n              NCT04522284","container-title":"Frontiers in Digital Health","DOI":"10.3389/fdgth.2021.635524","ISSN":"2673-253X","journalAbbreviation":"Front. Digit. Health","page":"635524","source":"DOI.org (Crossref)","title":"Personalised, Rational, Efficacy-Driven Cancer Drug Dosing via an Artificial Intelligence SystEm (PRECISE): A Protocol for the PRECISE CURATE.AI Pilot Clinical Trial","title-short":"Personalised, Rational, Efficacy-Driven Cancer Drug Dosing via an Artificial Intelligence SystEm (PRECISE)","volume":"3","author":[{"family":"Tan","given":"Benjamin Kye Jyn"},{"family":"Teo","given":"Chong Boon"},{"family":"Tadeo","given":"Xavier"},{"family":"Peng","given":"Siyu"},{"family":"Soh","given":"Hazel Pei Lin"},{"family":"Du","given":"Sherry De Xuan"},{"family":"Luo","given":"Vilianty Wen Ya"},{"family":"Bandla","given":"Aishwarya"},{"family":"Sundar","given":"Raghav"},{"family":"Ho","given":"Dean"},{"family":"Kee","given":"Theodore Wonpeum"},{"family":"Blasiak","given":"Agata"}],"issued":{"date-parts":[["2021",4,12]]}}}],"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4</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s analytical acumen orchestrates predictive modeling for seamless drug supply chain management, ensuring uninterrupted access to vital pharmaceuticals</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nspHaaMw","properties":{"formattedCitation":"\\super 15\\nosupersub{}","plainCitation":"15","noteIndex":0},"citationItems":[{"id":144,"uris":["http://zotero.org/users/local/4WXzqqet/items/IJYX38BJ"],"itemData":{"id":144,"type":"article-journal","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container-title":"Journal of Business Research","DOI":"10.1016/j.jbusres.2020.09.009","ISSN":"0148-2963","journalAbbreviation":"Journal of Business Research","page":"502-517","source":"ScienceDirect","title":"Artificial intelligence in supply chain management: A systematic literature review","title-short":"Artificial intelligence in supply chain management","volume":"122","author":[{"family":"Toorajipour","given":"Reza"},{"family":"Sohrabpour","given":"Vahid"},{"family":"Nazarpour","given":"Ali"},{"family":"Oghazi","given":"Pejvak"},{"family":"Fischl","given":"Maria"}],"issued":{"date-parts":[["2021",1,1]]}}}],"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5</w:t>
      </w:r>
      <w:r w:rsidR="004B0906" w:rsidRPr="009B362E">
        <w:rPr>
          <w:rFonts w:ascii="Times New Roman" w:eastAsia="Times New Roman" w:hAnsi="Times New Roman" w:cs="Times New Roman"/>
          <w:color w:val="000000"/>
          <w:sz w:val="24"/>
          <w:szCs w:val="24"/>
          <w:lang w:eastAsia="en-IN"/>
        </w:rPr>
        <w:fldChar w:fldCharType="end"/>
      </w:r>
      <w:r w:rsidR="004B0906"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w:t>
      </w:r>
    </w:p>
    <w:p w14:paraId="0F3BA15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DA957D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 xml:space="preserve">Within didactic landscapes, AI-driven platforms herald an era of experiential learning. Pharmacological simulations emulate real-world scenarios, nurturing clinical acumen in </w:t>
      </w:r>
      <w:r w:rsidRPr="009B362E">
        <w:rPr>
          <w:rFonts w:ascii="Times New Roman" w:eastAsia="Times New Roman" w:hAnsi="Times New Roman" w:cs="Times New Roman"/>
          <w:color w:val="000000"/>
          <w:sz w:val="24"/>
          <w:szCs w:val="24"/>
          <w:lang w:eastAsia="en-IN"/>
        </w:rPr>
        <w:lastRenderedPageBreak/>
        <w:t>budding pharmacists</w:t>
      </w:r>
      <w:r w:rsidR="004B0906" w:rsidRPr="009B362E">
        <w:rPr>
          <w:rFonts w:ascii="Times New Roman" w:eastAsia="Times New Roman" w:hAnsi="Times New Roman" w:cs="Times New Roman"/>
          <w:color w:val="000000"/>
          <w:sz w:val="24"/>
          <w:szCs w:val="24"/>
          <w:lang w:eastAsia="en-IN"/>
        </w:rPr>
        <w:t xml:space="preserv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813H1Qpf","properties":{"formattedCitation":"\\super 16\\nosupersub{}","plainCitation":"16","noteIndex":0},"citationItems":[{"id":97,"uris":["http://zotero.org/users/local/4WXzqqet/items/SI59IGD8"],"itemData":{"id":97,"type":"article-journal","abstract":"The pharmaceutical industry suffered a significant decline of innovation in the last few decades, whose simple reason is complex biology. Artificial intelligence (AI) promises to make the entire drug discovery and development process more efficient. Here I consider the potential benefits of using AI to deepen our mechanistic understanding of disease by leveraging data and knowledge for modeling and simulation of genome-scale biological networks. I outline recent developments that are moving the field forward and I identify several overarching challenges for advancing the state of the art towards the successful integration of AI with modeling and simulation in drug discovery.","container-title":"Frontiers in Drug Discovery","ISSN":"2674-0338","source":"Frontiers","title":"How artificial intelligence enables modeling and simulation of biological networks to accelerate drug discovery","URL":"https://www.frontiersin.org/articles/10.3389/fddsv.2022.1019706","volume":"2","author":[{"family":"DiNuzzo","given":"Mauro"}],"accessed":{"date-parts":[["2023",8,26]]},"issued":{"date-parts":[["2022"]]}}}],"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6</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enabled adaptive learning dynamically tailors curricula, optimizing knowledge absorption. Virtual patient encounters simulate intricate diagnostic challenges, honing critical decision-making acuity. Furthermore, AI enhances assessment mechanisms, leveraging natural language processing to dissect responses and offer insightful feedback.</w:t>
      </w:r>
    </w:p>
    <w:p w14:paraId="649B35F5" w14:textId="77777777" w:rsidR="00A01A38" w:rsidRDefault="00A01A38" w:rsidP="00A01A38">
      <w:pPr>
        <w:spacing w:after="0" w:line="240" w:lineRule="auto"/>
        <w:rPr>
          <w:rFonts w:ascii="Times New Roman" w:eastAsia="Times New Roman" w:hAnsi="Times New Roman" w:cs="Times New Roman"/>
          <w:sz w:val="24"/>
          <w:szCs w:val="24"/>
          <w:lang w:eastAsia="en-IN"/>
        </w:rPr>
      </w:pPr>
    </w:p>
    <w:p w14:paraId="4E9DA81B"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6C50C5DC"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70997A09"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4A07C1C7"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293D7D0C"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25EE4573" w14:textId="48614D07" w:rsidR="00502D97" w:rsidRDefault="00772BAC" w:rsidP="00A01A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noProof/>
          <w:sz w:val="24"/>
          <w:szCs w:val="24"/>
          <w:lang w:eastAsia="en-IN"/>
        </w:rPr>
        <w:drawing>
          <wp:inline distT="0" distB="0" distL="0" distR="0" wp14:anchorId="57D4EB72" wp14:editId="73668E1C">
            <wp:extent cx="5731510" cy="3630295"/>
            <wp:effectExtent l="0" t="0" r="2540" b="8255"/>
            <wp:docPr id="777542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4253" name="Picture 77754253"/>
                    <pic:cNvPicPr/>
                  </pic:nvPicPr>
                  <pic:blipFill>
                    <a:blip r:embed="rId8">
                      <a:extLst>
                        <a:ext uri="{28A0092B-C50C-407E-A947-70E740481C1C}">
                          <a14:useLocalDpi xmlns:a14="http://schemas.microsoft.com/office/drawing/2010/main" val="0"/>
                        </a:ext>
                      </a:extLst>
                    </a:blip>
                    <a:stretch>
                      <a:fillRect/>
                    </a:stretch>
                  </pic:blipFill>
                  <pic:spPr>
                    <a:xfrm>
                      <a:off x="0" y="0"/>
                      <a:ext cx="5731510" cy="3630295"/>
                    </a:xfrm>
                    <a:prstGeom prst="rect">
                      <a:avLst/>
                    </a:prstGeom>
                  </pic:spPr>
                </pic:pic>
              </a:graphicData>
            </a:graphic>
          </wp:inline>
        </w:drawing>
      </w:r>
    </w:p>
    <w:p w14:paraId="2F3BE219"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4FB47B46" w14:textId="790AA7A6" w:rsidR="00502D97" w:rsidRDefault="00502D97" w:rsidP="00A01A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Figure 2: AI is a promising tool which act</w:t>
      </w:r>
      <w:r w:rsidR="00A906EA">
        <w:rPr>
          <w:rFonts w:ascii="Times New Roman" w:eastAsia="Times New Roman" w:hAnsi="Times New Roman" w:cs="Times New Roman"/>
          <w:sz w:val="24"/>
          <w:szCs w:val="24"/>
          <w:lang w:eastAsia="en-IN"/>
        </w:rPr>
        <w:t>s</w:t>
      </w:r>
      <w:r>
        <w:rPr>
          <w:rFonts w:ascii="Times New Roman" w:eastAsia="Times New Roman" w:hAnsi="Times New Roman" w:cs="Times New Roman"/>
          <w:sz w:val="24"/>
          <w:szCs w:val="24"/>
          <w:lang w:eastAsia="en-IN"/>
        </w:rPr>
        <w:t xml:space="preserve"> on pharmaceutical education as well as pharmaceutical practice. AI helps to determine dosage of </w:t>
      </w:r>
      <w:r w:rsidR="00A906EA">
        <w:rPr>
          <w:rFonts w:ascii="Times New Roman" w:eastAsia="Times New Roman" w:hAnsi="Times New Roman" w:cs="Times New Roman"/>
          <w:sz w:val="24"/>
          <w:szCs w:val="24"/>
          <w:lang w:eastAsia="en-IN"/>
        </w:rPr>
        <w:t xml:space="preserve">a </w:t>
      </w:r>
      <w:r>
        <w:rPr>
          <w:rFonts w:ascii="Times New Roman" w:eastAsia="Times New Roman" w:hAnsi="Times New Roman" w:cs="Times New Roman"/>
          <w:sz w:val="24"/>
          <w:szCs w:val="24"/>
          <w:lang w:eastAsia="en-IN"/>
        </w:rPr>
        <w:t xml:space="preserve">particular drug according to </w:t>
      </w:r>
      <w:r w:rsidR="00A906EA">
        <w:rPr>
          <w:rFonts w:ascii="Times New Roman" w:eastAsia="Times New Roman" w:hAnsi="Times New Roman" w:cs="Times New Roman"/>
          <w:sz w:val="24"/>
          <w:szCs w:val="24"/>
          <w:lang w:eastAsia="en-IN"/>
        </w:rPr>
        <w:t xml:space="preserve">the </w:t>
      </w:r>
      <w:r>
        <w:rPr>
          <w:rFonts w:ascii="Times New Roman" w:eastAsia="Times New Roman" w:hAnsi="Times New Roman" w:cs="Times New Roman"/>
          <w:sz w:val="24"/>
          <w:szCs w:val="24"/>
          <w:lang w:eastAsia="en-IN"/>
        </w:rPr>
        <w:t xml:space="preserve">patient’s different parameters which ultimately give knowledge as well as experience to </w:t>
      </w:r>
      <w:r w:rsidR="00B73E3A">
        <w:rPr>
          <w:rFonts w:ascii="Times New Roman" w:eastAsia="Times New Roman" w:hAnsi="Times New Roman" w:cs="Times New Roman"/>
          <w:sz w:val="24"/>
          <w:szCs w:val="24"/>
          <w:lang w:eastAsia="en-IN"/>
        </w:rPr>
        <w:t xml:space="preserve">pharma students. AI helps to visually encounter a patient and identify the disease with the help of several symptoms and parameters of </w:t>
      </w:r>
      <w:r w:rsidR="00A906EA">
        <w:rPr>
          <w:rFonts w:ascii="Times New Roman" w:eastAsia="Times New Roman" w:hAnsi="Times New Roman" w:cs="Times New Roman"/>
          <w:sz w:val="24"/>
          <w:szCs w:val="24"/>
          <w:lang w:eastAsia="en-IN"/>
        </w:rPr>
        <w:t xml:space="preserve">the </w:t>
      </w:r>
      <w:r w:rsidR="00B73E3A">
        <w:rPr>
          <w:rFonts w:ascii="Times New Roman" w:eastAsia="Times New Roman" w:hAnsi="Times New Roman" w:cs="Times New Roman"/>
          <w:sz w:val="24"/>
          <w:szCs w:val="24"/>
          <w:lang w:eastAsia="en-IN"/>
        </w:rPr>
        <w:t xml:space="preserve">patient which ultimately help to gather experience </w:t>
      </w:r>
      <w:r w:rsidR="00A906EA">
        <w:rPr>
          <w:rFonts w:ascii="Times New Roman" w:eastAsia="Times New Roman" w:hAnsi="Times New Roman" w:cs="Times New Roman"/>
          <w:sz w:val="24"/>
          <w:szCs w:val="24"/>
          <w:lang w:eastAsia="en-IN"/>
        </w:rPr>
        <w:t xml:space="preserve">for </w:t>
      </w:r>
      <w:r w:rsidR="00B73E3A">
        <w:rPr>
          <w:rFonts w:ascii="Times New Roman" w:eastAsia="Times New Roman" w:hAnsi="Times New Roman" w:cs="Times New Roman"/>
          <w:sz w:val="24"/>
          <w:szCs w:val="24"/>
          <w:lang w:eastAsia="en-IN"/>
        </w:rPr>
        <w:t>budding pharmacist.</w:t>
      </w:r>
    </w:p>
    <w:p w14:paraId="177A757B" w14:textId="77777777" w:rsidR="00502D97" w:rsidRDefault="00502D97" w:rsidP="00A01A38">
      <w:pPr>
        <w:spacing w:after="0" w:line="240" w:lineRule="auto"/>
        <w:rPr>
          <w:rFonts w:ascii="Times New Roman" w:eastAsia="Times New Roman" w:hAnsi="Times New Roman" w:cs="Times New Roman"/>
          <w:sz w:val="24"/>
          <w:szCs w:val="24"/>
          <w:lang w:eastAsia="en-IN"/>
        </w:rPr>
      </w:pPr>
    </w:p>
    <w:p w14:paraId="3171DF0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ARTIFICIAL INTELLIGENCE IN HOSPITAL AND COMMUNITY PHARMACY: A NEXUS OF ADVANCEMENTS</w:t>
      </w:r>
    </w:p>
    <w:p w14:paraId="78860660"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8AF943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In hospital pharmacy, AI embodies its transformative potential. Automated dispensing systems impeccably manage medication distribution, curbing errors and enhancing workflow efficiency. Clinical decision support systems harness AI's cognitive prowess, facilitating real-time drug interaction insights and personalized treatment strategies</w:t>
      </w:r>
      <w:r w:rsidR="004B0906" w:rsidRPr="009B362E">
        <w:rPr>
          <w:rFonts w:ascii="Times New Roman" w:eastAsia="Times New Roman" w:hAnsi="Times New Roman" w:cs="Times New Roman"/>
          <w:color w:val="000000"/>
          <w:sz w:val="24"/>
          <w:szCs w:val="24"/>
          <w:lang w:eastAsia="en-IN"/>
        </w:rPr>
        <w:t xml:space="preserv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UwE8mEAK","properties":{"formattedCitation":"\\super 17\\nosupersub{}","plainCitation":"17","noteIndex":0},"citationItems":[{"id":99,"uris":["http://zotero.org/users/local/4WXzqqet/items/FY4FEL3P"],"itemData":{"id":99,"type":"article-journal","abstract":"BACKGROUND: Artificial intelligence (AI) and machine learning (ML) models continue to evolve the clinical decision support systems (CDSS). However, challenges arise when it comes to the integration of AI/ML into clinical scenarios. In this systematic review, we followed the Preferred Reporting Items for Systematic reviews and Meta-Analyses (PRISMA), the population, intervention, comparator, outcome, and study design (PICOS), and the medical AI life cycle guidelines to investigate studies and tools which address AI/ML-based approaches towards clinical decision support (CDS) for monitoring cardiovascular patients in intensive care units (ICUs). We further discuss recent advances, pitfalls, and future perspectives towards effective integration of AI into routine practices as were identified and elaborated over an extensive selection process for state-of-the-art manuscripts.\nMETHODS: Studies with available English full text from PubMed and Google Scholar in the period from January 2018 to August 2022 were considered. The manuscripts were fetched through a combination of the search keywords including AI, ML, reinforcement learning (RL), deep learning, clinical decision support, and cardiovascular critical care and patients monitoring. The manuscripts were analyzed and filtered based on qualitative and quantitative criteria such as target population, proper study design, cross-validation, and risk of bias.\nRESULTS: More than 100 queries over two medical search engines and subjective literature research were developed which identified 89 studies. After extensive assessments of the studies both technically and medically, 21 studies were selected for the final qualitative assessment.\nDISCUSSION: Clinical time series and electronic health records (EHR) data were the most common input modalities, while methods such as gradient boosting, recurrent neural networks (RNNs) and RL were mostly used for the analysis. Seventy-five percent of the selected papers lacked validation against external datasets highlighting the generalizability issue. Also, interpretability of the AI decisions was identified as a central issue towards effective integration of AI in healthcare.","container-title":"Frontiers in Medicine","DOI":"10.3389/fmed.2023.1109411","ISSN":"2296-858X","journalAbbreviation":"Front Med (Lausanne)","language":"eng","note":"PMID: 37064042\nPMCID: PMC10102653","page":"1109411","source":"PubMed","title":"Artificial intelligence for clinical decision support for monitoring patients in cardiovascular ICUs: A systematic review","title-short":"Artificial intelligence for clinical decision support for monitoring patients in cardiovascular ICUs","volume":"10","author":[{"family":"Moazemi","given":"Sobhan"},{"family":"Vahdati","given":"Sahar"},{"family":"Li","given":"Jason"},{"family":"Kalkhoff","given":"Sebastian"},{"family":"Castano","given":"Luis J. V."},{"family":"Dewitz","given":"Bastian"},{"family":"Bibo","given":"Roman"},{"family":"Sabouniaghdam","given":"Parisa"},{"family":"Tootooni","given":"Mohammad S."},{"family":"Bundschuh","given":"Ralph A."},{"family":"Lichtenberg","given":"Artur"},{"family":"Aubin","given":"Hug"},{"family":"Schmid","given":"Falko"}],"issued":{"date-parts":[["2023"]]}}}],"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7</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Predictive analytics anticipate patient needs, streamlining inventory management</w:t>
      </w:r>
      <w:r w:rsidR="004B0906" w:rsidRPr="009B362E">
        <w:rPr>
          <w:rFonts w:ascii="Times New Roman" w:eastAsia="Times New Roman" w:hAnsi="Times New Roman" w:cs="Times New Roman"/>
          <w:color w:val="000000"/>
          <w:sz w:val="24"/>
          <w:szCs w:val="24"/>
          <w:lang w:eastAsia="en-IN"/>
        </w:rPr>
        <w:t xml:space="preserve"> </w:t>
      </w:r>
      <w:r w:rsidR="004B0906"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PnfMYLnu","properties":{"formattedCitation":"\\super 18\\nosupersub{}","plainCitation":"18","noteIndex":0},"citationItems":[{"id":102,"uris":["http://zotero.org/users/local/4WXzqqet/items/GGL6FGIT"],"itemData":{"id":102,"type":"article-journal","container-title":"Canadian Family Physician Medecin De Famille Canadien","DOI":"10.46747/cfp.6808570","ISSN":"1715-5258","issue":"8","journalAbbreviation":"Can Fam Physician","language":"eng","note":"PMID: 35961724\nPMCID: PMC9374078","page":"570-572","source":"PubMed","title":"Artificial intelligence and predictive algorithms in medicine: Promise and problems","title-short":"Artificial intelligence and predictive algorithms in medicine","volume":"68","author":[{"family":"Phillips","given":"Susan P."},{"family":"Spithoff","given":"Sheryl"},{"family":"Simpson","given":"Amber"}],"issued":{"date-parts":[["2022",8]]}}}],"schema":"https://github.com/citation-style-language/schema/raw/master/csl-citation.json"} </w:instrText>
      </w:r>
      <w:r w:rsidR="004B0906"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8</w:t>
      </w:r>
      <w:r w:rsidR="004B0906"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12D6389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F4578D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lastRenderedPageBreak/>
        <w:t>In the panorama of community pharmacy, AI-orchestrated prescription verification forestalls discrepancies, ensuring unblemished patient safety</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pDkiUKJJ","properties":{"formattedCitation":"\\super 19\\nosupersub{}","plainCitation":"19","noteIndex":0},"citationItems":[{"id":105,"uris":["http://zotero.org/users/local/4WXzqqet/items/HZ3PXRLA"],"itemData":{"id":105,"type":"article-journal","abstract":"Background: Recently, internet hospitals have been emerging in China, saving patients time and money during the COVID-19 pandemic. In addition, pharmacy services that link doctors and patients are becoming essential in improving patient satisfaction. However, the existing internet hospital pharmacy service mode relies primarily on manual operations, making it cumbersome, inefficient, and high-risk.Objective: To establish an internet hospital pharmacy service mode based on artificial intelligence (AI) and provide new insights into pharmacy services in internet hospitals during the COVID-19 pandemic.Methods: An AI-based internet hospital pharmacy service mode was established. Initially, prescription rules were formulated and embedded into the internet hospital system to review the prescriptions using AI. Then, the “medicine pick-up code,” which is a Quick Response (QR) code that represents a specific offline self-pick-up order, was created. Patients or volunteers could pick up medications at an offline hospital or drugstore by scanning the QR code through the window and wait for the dispensing machine or pharmacist to dispense the drugs. Moreover, the medication consultation function was also operational.Results: The established internet pharmacy service mode had four major functional segments: online drug catalog search, prescription preview by AI, drug dispensing and distribution, and AI-based medication consultation response. The qualified rate of AI preview was 83.65%. Among the 16.35% inappropriate prescriptions, 49% were accepted and modified by physicians proactively and 51.00% were passed after pharmacists intervened. The “offline self-pick-up” mode was preferred by 86% of the patients for collecting their medication in the internet hospital, which made the QR code to be fully applied. A total of 426 medication consultants were served, and 48.83% of them consulted outside working hours. The most frequently asked questions during consultations were about the internet hospital dispensing process, followed by disease diagnosis, and patient education. Therefore, an AI-based medication consultation was proposed to respond immediately when pharmacists were unavailable.Conclusion: The established AI-based internet hospital pharmacy service mode could provide references for pharmacy departments during the COVID-19 pandemic. The significance of this study lies in ensuring safe/rational use of medicines and raising pharmacists’ working efficiency.","container-title":"Frontiers in Pharmacology","ISSN":"1663-9812","source":"Frontiers","title":"Artificial intelligence-based internet hospital pharmacy services in China: Perspective based on a case study","title-short":"Artificial intelligence-based internet hospital pharmacy services in China","URL":"https://www.frontiersin.org/articles/10.3389/fphar.2022.1027808","volume":"13","author":[{"family":"Bu","given":"Fengjiao"},{"family":"Sun","given":"Hong"},{"family":"Li","given":"Ling"},{"family":"Tang","given":"Fengmin"},{"family":"Zhang","given":"Xiuwen"},{"family":"Yan","given":"Jingchao"},{"family":"Ye","given":"Zhengqiang"},{"family":"Huang","given":"Taomin"}],"accessed":{"date-parts":[["2023",8,26]]},"issued":{"date-parts":[["2022"]]}}}],"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19</w:t>
      </w:r>
      <w:r w:rsidR="00E3390E" w:rsidRPr="009B362E">
        <w:rPr>
          <w:rFonts w:ascii="Times New Roman" w:eastAsia="Times New Roman" w:hAnsi="Times New Roman" w:cs="Times New Roman"/>
          <w:color w:val="000000"/>
          <w:sz w:val="24"/>
          <w:szCs w:val="24"/>
          <w:lang w:eastAsia="en-IN"/>
        </w:rPr>
        <w:fldChar w:fldCharType="end"/>
      </w:r>
      <w:r w:rsidR="00E3390E"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 Medication adherence applications, fortified by AI, foster patient compliance through personalized reminders and educational content</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0nZDwmGB","properties":{"formattedCitation":"\\super 20\\nosupersub{}","plainCitation":"20","noteIndex":0},"citationItems":[{"id":50,"uris":["http://zotero.org/users/local/4WXzqqet/items/IJUTKJFZ"],"itemData":{"id":50,"type":"article-journal","abstract":"Artificial intelligence (AI) tools are increasingly being used within healthcare for various purposes, including helping patients to adhere to drug regimens. The aim of this narrative review was to describe: (1) studies on AI tools that can be used to measure and increase medication adherence in patients with non-communicable diseases (NCDs); (2) the benefits of using AI for these purposes; (3) challenges of the use of AI in healthcare; and (4) priorities for future research. We discuss the current AI technologies, including mobile phone applications, reminder systems, tools for patient empowerment, instruments that can be used in integrated care, and machine learning. The use of AI may be key to understanding the complex interplay of factors that underly medication non-adherence in NCD patients. AI-assisted interventions aiming to improve communication between patients and physicians, monitor drug consumption, empower patients, and ultimately, increase adherence levels may lead to better clinical outcomes and increase the quality of life of NCD patients. However, the use of AI in healthcare is challenged by numerous factors; the characteristics of users can impact the effectiveness of an AI tool, which may lead to further inequalities in healthcare, and there may be concerns that it could depersonalize medicine. The success and widespread use of AI technologies will depend on data storage capacity, processing power, and other infrastructure capacities within healthcare systems. Research is needed to evaluate the effectiveness of AI solutions in different patient groups and establish the barriers to widespread adoption, especially in light of the COVID-19 pandemic, which has led to a rapid increase in the use and development of digital health technologies.","container-title":"Frontiers in Digital Health","DOI":"10.3389/fdgth.2021.669869","ISSN":"2673-253X","journalAbbreviation":"Front. Digit. Health","page":"669869","source":"DOI.org (Crossref)","title":"Artificial Intelligence Solutions to Increase Medication Adherence in Patients With Non-communicable Diseases","volume":"3","author":[{"family":"Babel","given":"Aditi"},{"family":"Taneja","given":"Richi"},{"family":"Mondello Malvestiti","given":"Franco"},{"family":"Monaco","given":"Alessandro"},{"family":"Donde","given":"Shaantanu"}],"issued":{"date-parts":[["2021",6,29]]}}}],"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0</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amplified patient counseling fosters tailored therapeutic communication, elucidating intricate facets of medication regimens</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SquVsS3o","properties":{"formattedCitation":"\\super 21\\nosupersub{}","plainCitation":"21","noteIndex":0},"citationItems":[{"id":109,"uris":["http://zotero.org/users/local/4WXzqqet/items/DY3DGY43"],"itemData":{"id":109,"type":"article-journal","abstract":"The integration of artificial intelligence (AI) technologies into mental health holds the promise of increasing patient access, engagement, and quality of care, and of improving clinician quality of work life. However, to date, studies of AI technologies in mental health have focused primarily on challenges that policymakers, clinical leaders, and data and computer scientists face, rather than on challenges that frontline mental health clinicians are likely to face as they attempt to integrate AI-based technologies into their everyday clinical practice. In this Perspective, we describe a framework for “pragmatic AI-augmentation” that addresses these issues by describing three categories of emerging AI-based mental health technologies which frontline clinicians can leverage in their clinical practice—automation, engagement, and clinical decision support technologies. We elaborate the potential benefits offered by these technologies, the likely day-to-day challenges they may raise for mental health clinicians, and some solutions that clinical leaders and technology developers can use to address these challenges, based on emerging experience with the integration of AI technologies into clinician daily practice in other healthcare disciplines.","container-title":"Frontiers in Psychiatry","DOI":"10.3389/fpsyt.2022.990370","ISSN":"1664-0640","journalAbbreviation":"Front. Psychiatry","page":"990370","source":"DOI.org (Crossref)","title":"Pragmatic AI-augmentation in mental healthcare: Key technologies, potential benefits, and real-world challenges and solutions for frontline clinicians","title-short":"Pragmatic AI-augmentation in mental healthcare","volume":"13","author":[{"family":"Kellogg","given":"Katherine C."},{"family":"Sadeh-Sharvit","given":"Shiri"}],"issued":{"date-parts":[["2022",9,6]]}}}],"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1</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673A436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13871BA" w14:textId="77777777" w:rsidR="00A01A38" w:rsidRDefault="00A01A38" w:rsidP="00A01A38">
      <w:pPr>
        <w:spacing w:after="0" w:line="240" w:lineRule="auto"/>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t>The advent of AI portends an era of unparalleled refinement in pharmacy practice and education. Hospital and community pharmacies emerge as crucibles of AI innovation, heightening patient care through precision, vigilance, and personalized engagement. As this symbiotic integration progresses, a future replete with AI-driven advancements beckons, ushering pharmacy into an epoch of unparalleled excellence.</w:t>
      </w:r>
    </w:p>
    <w:p w14:paraId="2892A979" w14:textId="77777777" w:rsidR="00B73E3A" w:rsidRDefault="00B73E3A" w:rsidP="00A01A38">
      <w:pPr>
        <w:spacing w:after="0" w:line="240" w:lineRule="auto"/>
        <w:rPr>
          <w:rFonts w:ascii="Times New Roman" w:eastAsia="Times New Roman" w:hAnsi="Times New Roman" w:cs="Times New Roman"/>
          <w:color w:val="000000"/>
          <w:sz w:val="24"/>
          <w:szCs w:val="24"/>
          <w:lang w:eastAsia="en-IN"/>
        </w:rPr>
      </w:pPr>
    </w:p>
    <w:p w14:paraId="42B21C4C" w14:textId="414ABEF1" w:rsidR="00B73E3A" w:rsidRDefault="00B73E3A" w:rsidP="00A01A38">
      <w:pPr>
        <w:spacing w:after="0" w:line="240" w:lineRule="auto"/>
        <w:rPr>
          <w:rFonts w:ascii="Times New Roman" w:eastAsia="Times New Roman" w:hAnsi="Times New Roman" w:cs="Times New Roman"/>
          <w:color w:val="000000"/>
          <w:sz w:val="24"/>
          <w:szCs w:val="24"/>
          <w:lang w:eastAsia="en-IN"/>
        </w:rPr>
      </w:pPr>
      <w:r>
        <w:rPr>
          <w:noProof/>
        </w:rPr>
        <w:drawing>
          <wp:inline distT="0" distB="0" distL="0" distR="0" wp14:anchorId="6B8C0DCC" wp14:editId="6D7B4AEA">
            <wp:extent cx="5731510" cy="3471972"/>
            <wp:effectExtent l="0" t="0" r="2540" b="0"/>
            <wp:docPr id="320592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592206" name="Picture 320592206"/>
                    <pic:cNvPicPr/>
                  </pic:nvPicPr>
                  <pic:blipFill>
                    <a:blip r:embed="rId9">
                      <a:extLst>
                        <a:ext uri="{28A0092B-C50C-407E-A947-70E740481C1C}">
                          <a14:useLocalDpi xmlns:a14="http://schemas.microsoft.com/office/drawing/2010/main" val="0"/>
                        </a:ext>
                      </a:extLst>
                    </a:blip>
                    <a:stretch>
                      <a:fillRect/>
                    </a:stretch>
                  </pic:blipFill>
                  <pic:spPr>
                    <a:xfrm>
                      <a:off x="0" y="0"/>
                      <a:ext cx="5731510" cy="3471972"/>
                    </a:xfrm>
                    <a:prstGeom prst="rect">
                      <a:avLst/>
                    </a:prstGeom>
                  </pic:spPr>
                </pic:pic>
              </a:graphicData>
            </a:graphic>
          </wp:inline>
        </w:drawing>
      </w:r>
    </w:p>
    <w:p w14:paraId="1740E2BF" w14:textId="77777777" w:rsidR="00B73E3A" w:rsidRDefault="00B73E3A" w:rsidP="00A01A38">
      <w:pPr>
        <w:spacing w:after="0" w:line="240" w:lineRule="auto"/>
        <w:rPr>
          <w:rFonts w:ascii="Times New Roman" w:eastAsia="Times New Roman" w:hAnsi="Times New Roman" w:cs="Times New Roman"/>
          <w:color w:val="000000"/>
          <w:sz w:val="24"/>
          <w:szCs w:val="24"/>
          <w:lang w:eastAsia="en-IN"/>
        </w:rPr>
      </w:pPr>
    </w:p>
    <w:p w14:paraId="4BDFBA10" w14:textId="4412D2EF" w:rsidR="00B73E3A" w:rsidRDefault="00B73E3A" w:rsidP="00A01A38">
      <w:pPr>
        <w:spacing w:after="0" w:line="240" w:lineRule="auto"/>
        <w:rPr>
          <w:rFonts w:ascii="Times New Roman" w:eastAsia="Times New Roman" w:hAnsi="Times New Roman" w:cs="Times New Roman"/>
          <w:color w:val="000000"/>
          <w:sz w:val="24"/>
          <w:szCs w:val="24"/>
          <w:lang w:eastAsia="en-IN"/>
        </w:rPr>
      </w:pPr>
      <w:r w:rsidRPr="00633183">
        <w:rPr>
          <w:rFonts w:ascii="Times New Roman" w:eastAsia="Times New Roman" w:hAnsi="Times New Roman" w:cs="Times New Roman"/>
          <w:b/>
          <w:bCs/>
          <w:color w:val="000000"/>
          <w:sz w:val="24"/>
          <w:szCs w:val="24"/>
          <w:lang w:eastAsia="en-IN"/>
        </w:rPr>
        <w:t>Figure 3:</w:t>
      </w:r>
      <w:r>
        <w:rPr>
          <w:rFonts w:ascii="Times New Roman" w:eastAsia="Times New Roman" w:hAnsi="Times New Roman" w:cs="Times New Roman"/>
          <w:color w:val="000000"/>
          <w:sz w:val="24"/>
          <w:szCs w:val="24"/>
          <w:lang w:eastAsia="en-IN"/>
        </w:rPr>
        <w:t xml:space="preserve"> In any medical sector, AI can uniformly distribute medicine according to </w:t>
      </w:r>
      <w:r w:rsidR="000A438F">
        <w:rPr>
          <w:rFonts w:ascii="Times New Roman" w:eastAsia="Times New Roman" w:hAnsi="Times New Roman" w:cs="Times New Roman"/>
          <w:color w:val="000000"/>
          <w:sz w:val="24"/>
          <w:szCs w:val="24"/>
          <w:lang w:eastAsia="en-IN"/>
        </w:rPr>
        <w:t xml:space="preserve">a </w:t>
      </w:r>
      <w:r>
        <w:rPr>
          <w:rFonts w:ascii="Times New Roman" w:eastAsia="Times New Roman" w:hAnsi="Times New Roman" w:cs="Times New Roman"/>
          <w:color w:val="000000"/>
          <w:sz w:val="24"/>
          <w:szCs w:val="24"/>
          <w:lang w:eastAsia="en-IN"/>
        </w:rPr>
        <w:t>patient’s need</w:t>
      </w:r>
      <w:r w:rsidR="000A438F">
        <w:rPr>
          <w:rFonts w:ascii="Times New Roman" w:eastAsia="Times New Roman" w:hAnsi="Times New Roman" w:cs="Times New Roman"/>
          <w:color w:val="000000"/>
          <w:sz w:val="24"/>
          <w:szCs w:val="24"/>
          <w:lang w:eastAsia="en-IN"/>
        </w:rPr>
        <w:t>s</w:t>
      </w:r>
      <w:r>
        <w:rPr>
          <w:rFonts w:ascii="Times New Roman" w:eastAsia="Times New Roman" w:hAnsi="Times New Roman" w:cs="Times New Roman"/>
          <w:color w:val="000000"/>
          <w:sz w:val="24"/>
          <w:szCs w:val="24"/>
          <w:lang w:eastAsia="en-IN"/>
        </w:rPr>
        <w:t xml:space="preserve"> and it also increase</w:t>
      </w:r>
      <w:r w:rsidR="000A438F">
        <w:rPr>
          <w:rFonts w:ascii="Times New Roman" w:eastAsia="Times New Roman" w:hAnsi="Times New Roman" w:cs="Times New Roman"/>
          <w:color w:val="000000"/>
          <w:sz w:val="24"/>
          <w:szCs w:val="24"/>
          <w:lang w:eastAsia="en-IN"/>
        </w:rPr>
        <w:t>s</w:t>
      </w:r>
      <w:r>
        <w:rPr>
          <w:rFonts w:ascii="Times New Roman" w:eastAsia="Times New Roman" w:hAnsi="Times New Roman" w:cs="Times New Roman"/>
          <w:color w:val="000000"/>
          <w:sz w:val="24"/>
          <w:szCs w:val="24"/>
          <w:lang w:eastAsia="en-IN"/>
        </w:rPr>
        <w:t xml:space="preserve"> the workflow efficiency. AI also detect</w:t>
      </w:r>
      <w:r w:rsidR="000A438F">
        <w:rPr>
          <w:rFonts w:ascii="Times New Roman" w:eastAsia="Times New Roman" w:hAnsi="Times New Roman" w:cs="Times New Roman"/>
          <w:color w:val="000000"/>
          <w:sz w:val="24"/>
          <w:szCs w:val="24"/>
          <w:lang w:eastAsia="en-IN"/>
        </w:rPr>
        <w:t>s a</w:t>
      </w:r>
      <w:r>
        <w:rPr>
          <w:rFonts w:ascii="Times New Roman" w:eastAsia="Times New Roman" w:hAnsi="Times New Roman" w:cs="Times New Roman"/>
          <w:color w:val="000000"/>
          <w:sz w:val="24"/>
          <w:szCs w:val="24"/>
          <w:lang w:eastAsia="en-IN"/>
        </w:rPr>
        <w:t xml:space="preserve"> patient’s need</w:t>
      </w:r>
      <w:r w:rsidR="000A438F">
        <w:rPr>
          <w:rFonts w:ascii="Times New Roman" w:eastAsia="Times New Roman" w:hAnsi="Times New Roman" w:cs="Times New Roman"/>
          <w:color w:val="000000"/>
          <w:sz w:val="24"/>
          <w:szCs w:val="24"/>
          <w:lang w:eastAsia="en-IN"/>
        </w:rPr>
        <w:t>s</w:t>
      </w:r>
      <w:r>
        <w:rPr>
          <w:rFonts w:ascii="Times New Roman" w:eastAsia="Times New Roman" w:hAnsi="Times New Roman" w:cs="Times New Roman"/>
          <w:color w:val="000000"/>
          <w:sz w:val="24"/>
          <w:szCs w:val="24"/>
          <w:lang w:eastAsia="en-IN"/>
        </w:rPr>
        <w:t xml:space="preserve"> which ultimately </w:t>
      </w:r>
      <w:r w:rsidR="00633183">
        <w:rPr>
          <w:rFonts w:ascii="Times New Roman" w:eastAsia="Times New Roman" w:hAnsi="Times New Roman" w:cs="Times New Roman"/>
          <w:color w:val="000000"/>
          <w:sz w:val="24"/>
          <w:szCs w:val="24"/>
          <w:lang w:eastAsia="en-IN"/>
        </w:rPr>
        <w:t>helps in better treatment.</w:t>
      </w:r>
      <w:r>
        <w:rPr>
          <w:rFonts w:ascii="Times New Roman" w:eastAsia="Times New Roman" w:hAnsi="Times New Roman" w:cs="Times New Roman"/>
          <w:color w:val="000000"/>
          <w:sz w:val="24"/>
          <w:szCs w:val="24"/>
          <w:lang w:eastAsia="en-IN"/>
        </w:rPr>
        <w:t xml:space="preserve">  </w:t>
      </w:r>
    </w:p>
    <w:p w14:paraId="2D6FC5F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40A3C9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 AI IN DRUG DESIGN AND DEVELOPMENT: PIONEERING FRONTIERS</w:t>
      </w:r>
    </w:p>
    <w:p w14:paraId="07C35EF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6D1F426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combination of Artificial Intelligence (AI) with the intricate domain of drug design and development has emerged as a groundbreaking frontier, revolutionizing pharmaceutical innovation</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KP48Jr3r","properties":{"formattedCitation":"\\super 22\\nosupersub{}","plainCitation":"22","noteIndex":0},"citationItems":[{"id":111,"uris":["http://zotero.org/users/local/4WXzqqet/items/CTUPBIRS"],"itemData":{"id":111,"type":"article-journal","abstract":"INTRODUCTION: Artificial intelligence is a branch of computer science capable of analysing complex medical data. Their potential to exploit meaningful relationship with in a data set can be used in the diagnosis, treatment and predicting outcome in many clinical scenarios. METHODS: Medline and internet searches were carried out using the keywords 'artificial intelligence' and 'neural networks (computer)'. Further references were obtained by cross-referencing from key articles. An overview of different artificial intelligent techniques is presented in this paper along with the review of important clinical applications. RESULTS: The proficiency of artificial intelligent techniques has been explored in almost every field of medicine. Artificial neural network was the most commonly used analytical tool whilst other artificial intelligent techniques such as fuzzy expert systems, evolutionary computation and hybrid intelligent systems have all been used in different clinical settings. DISCUSSION: Artificial intelligence techniques have the potential to be applied in almost every field of medicine. There is need for further clinical trials which are appropriately designed before these emergent techniques find application in the real clinical setting.","container-title":"Annals of the Royal College of Surgeons of England","DOI":"10.1308/147870804290","ISSN":"0035-8843","issue":"5","journalAbbreviation":"Ann R Coll Surg Engl","note":"PMID: 15333167\nPMCID: PMC1964229","page":"334-338","source":"PubMed Central","title":"Artificial intelligence in medicine.","volume":"86","author":[{"family":"Ramesh","given":"A. N."},{"family":"Kambhampati","given":"C."},{"family":"Monson","given":"J. R. T."},{"family":"Drew","given":"P. J."}],"issued":{"date-parts":[["2004",9]]}}}],"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2</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s computational prowess expedites molecular modeling, facilitating the rapid exploration of vast chemical spaces</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Iv4yHddk","properties":{"formattedCitation":"\\super 23\\nosupersub{}","plainCitation":"23","noteIndex":0},"citationItems":[{"id":114,"uris":["http://zotero.org/users/local/4WXzqqet/items/FGSP5UXB"],"itemData":{"id":114,"type":"chapter","abstract":"Machine learning has been of great use for drug discovery and drug design recently. It is hard to find a general algorithm or simple principles for designing drugs to specific cellular processes since they are strongly depending on the many molecules and their structure participating in the particular target processes. Designing new drugs has mostly been a matter of preclinical studies where drug molecules are tested in vitro and in vivo experiments in animals and cellular tissues and with a subsequent data selection and interpretation study. In recent years, these preclinical studies and data selection processes have been aided and, in some cases, even replaced by machine learning techniques such as artificial neural networks (ANNs) and other artificial intelligence (AI) methods, for example, expert systems. These techniques are making use of data driven methods due to the large available databases of drug experiment results. In the present chapter, various AI methods for drug discovery are reviewed, and especially the application of ANNs is described as an approach to design drug molecules with respect to their chemical structure. Also, other AI methods such as purely computational methods are existing as computer software systems where the chemical and atomic composition of a drug molecule are inputs and structural geometry is output data for that particular molecule. In the end, perspectives on possible future developments in drug design and discovery are presented.","container-title":"Artificial Intelligence in Healthcare","ISBN":"978-0-12-818438-7","note":"DOI: 10.1016/B978-0-12-818438-7.00003-4","page":"61-83","publisher":"Academic Press","source":"ScienceDirect","title":"Chapter 3 - Drug discovery and molecular modeling using artificial intelligence","URL":"https://www.sciencedirect.com/science/article/pii/B9780128184387000034","author":[{"family":"Bohr","given":"Henrik"}],"editor":[{"family":"Bohr","given":"Adam"},{"family":"Memarzadeh","given":"Kaveh"}],"accessed":{"date-parts":[["2023",8,26]]},"issued":{"date-parts":[["2020",1,1]]}}}],"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3</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Machine learning algorithms adeptly discern molecular patterns, predicting potential drug interactions and bioactivities. Such predictive modeling expedites lead identification, optimizing candidate molecules for efficacy and safety profiles.</w:t>
      </w:r>
    </w:p>
    <w:p w14:paraId="63447D3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55842ED9" w14:textId="10FC9A28"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Moreover, AI-empowered virtual screening accelerates the identification of promising drug candidates, streamlining preclinical assessments</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xZpsKWKE","properties":{"formattedCitation":"\\super 24\\nosupersub{}","plainCitation":"24","noteIndex":0},"citationItems":[{"id":116,"uris":["http://zotero.org/users/local/4WXzqqet/items/EUSSTNCK"],"itemData":{"id":116,"type":"article-journal","container-title":"Heliyon","DOI":"10.1016/j.heliyon.2023.e17575","ISSN":"24058440","issue":"7","journalAbbreviation":"Heliyon","language":"en","page":"e17575","source":"DOI.org (Crossref)","title":"AI in drug discovery and its clinical relevance","volume":"9","author":[{"family":"Qureshi","given":"Rizwan"},{"family":"Irfan","given":"Muhammad"},{"family":"Gondal","given":"Taimoor Muzaffar"},{"family":"Khan","given":"Sheheryar"},{"family":"Wu","given":"Jia"},{"family":"Hadi","given":"Muhammad Usman"},{"family":"Heymach","given":"John"},{"family":"Le","given":"Xiuning"},{"family":"Yan","given":"Hong"},{"family":"Alam","given":"Tanvir"}],"issued":{"date-parts":[["2023",7]]}}}],"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4</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In silico pharmacokinetics and dynamics simulations foster nuanced insights into drug behavior within biological systems</w:t>
      </w:r>
      <w:r w:rsidR="00E3390E" w:rsidRPr="009B362E">
        <w:rPr>
          <w:rFonts w:ascii="Times New Roman" w:eastAsia="Times New Roman" w:hAnsi="Times New Roman" w:cs="Times New Roman"/>
          <w:color w:val="000000"/>
          <w:sz w:val="24"/>
          <w:szCs w:val="24"/>
          <w:lang w:eastAsia="en-IN"/>
        </w:rPr>
        <w:t xml:space="preserve"> </w:t>
      </w:r>
      <w:r w:rsidR="00E3390E"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oUIAinuH","properties":{"formattedCitation":"\\super 25\\nosupersub{}","plainCitation":"25","noteIndex":0},"citationItems":[{"id":118,"uris":["http://zotero.org/users/local/4WXzqqet/items/HXNTVREC"],"itemData":{"id":118,"type":"article-journal","abstract":"Forty-four bicyclo ((aryl) methyl) benzamides, acting as glycine transporter type 1 (GlyT1) inhibitors, are developed using molecular modeling techniques. QSAR models generated by multiple linear and non-linear regressions affirm that the biological inhibitory activity against the schizophrenia disease is strongly and significantly correlated with physicochemical, geometrical and topological descriptors, in particular: Hydrogen bond donor, polarizability, surface tension, stretch and torsion energies and topological diameter. According to in silico ADMET properties, the most active ligands (L6, L9, L30, L31 and L37) are the molecules having the highest probability of penetrating the central nervous system (CNS), but the molecule 32 has the highest probability of being absorbed by the gastrointestinal tract. Molecular docking results indicate that Tyr124, Phe43, Phe325, Asp46, Phe319 and Val120 amino acids are the active sites of the dopamine transporter (DAT) membrane protein, in which the most active ligands can inhibit the glycine transporter type 1 (GlyT1). The results of molecular dynamics (MD) simulation revealed that all five inhibitors remained stable in the active sites of the DAT protein during 100 ns, demonstrating their promising role as candidate drugs for the treatment of schizophrenia.","container-title":"Pharmaceuticals","DOI":"10.3390/ph15060670","ISSN":"1424-8247","issue":"6","journalAbbreviation":"Pharmaceuticals","language":"en","page":"670","source":"DOI.org (Crossref)","title":"QSAR, ADMET In Silico Pharmacokinetics, Molecular Docking and Molecular Dynamics Studies of Novel Bicyclo (Aryl Methyl) Benzamides as Potent GlyT1 Inhibitors for the Treatment of Schizophrenia","volume":"15","author":[{"family":"El Fadili","given":"Mohamed"},{"family":"Er-Rajy","given":"Mohammed"},{"family":"Kara","given":"Mohammed"},{"family":"Assouguem","given":"Amine"},{"family":"Belhassan","given":"Assia"},{"family":"Alotaibi","given":"Amal"},{"family":"Mrabti","given":"Nidal Naceiri"},{"family":"Fidan","given":"Hafize"},{"family":"Ullah","given":"Riaz"},{"family":"Ercisli","given":"Sezai"},{"family":"Zarougui","given":"Sara"},{"family":"Elhallaoui","given":"Menana"}],"issued":{"date-parts":[["2022",5,27]]}}}],"schema":"https://github.com/citation-style-language/schema/raw/master/csl-citation.json"} </w:instrText>
      </w:r>
      <w:r w:rsidR="00E3390E"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5</w:t>
      </w:r>
      <w:r w:rsidR="00E3390E"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AI </w:t>
      </w:r>
      <w:r w:rsidRPr="009B362E">
        <w:rPr>
          <w:rFonts w:ascii="Times New Roman" w:eastAsia="Times New Roman" w:hAnsi="Times New Roman" w:cs="Times New Roman"/>
          <w:color w:val="000000"/>
          <w:sz w:val="24"/>
          <w:szCs w:val="24"/>
          <w:lang w:eastAsia="en-IN"/>
        </w:rPr>
        <w:lastRenderedPageBreak/>
        <w:t>algorithms bolster drug repurposing efforts, identifying novel therapeutic indications for existing compounds</w:t>
      </w:r>
      <w:r w:rsidR="00180C30" w:rsidRPr="00180C30">
        <w:rPr>
          <w:rFonts w:ascii="Times New Roman" w:eastAsia="Times New Roman" w:hAnsi="Times New Roman" w:cs="Times New Roman"/>
          <w:color w:val="000000"/>
          <w:sz w:val="24"/>
          <w:szCs w:val="24"/>
          <w:vertAlign w:val="superscript"/>
          <w:lang w:eastAsia="en-IN"/>
        </w:rPr>
        <w:t>36</w:t>
      </w:r>
      <w:r w:rsidRPr="009B362E">
        <w:rPr>
          <w:rFonts w:ascii="Times New Roman" w:eastAsia="Times New Roman" w:hAnsi="Times New Roman" w:cs="Times New Roman"/>
          <w:color w:val="000000"/>
          <w:sz w:val="24"/>
          <w:szCs w:val="24"/>
          <w:lang w:eastAsia="en-IN"/>
        </w:rPr>
        <w:t>. Collaborative AI-augmented efforts also accelerate clinical trial design, optimizing patient stratification and monitoring</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cS9EQCdz","properties":{"formattedCitation":"\\super 26\\nosupersub{}","plainCitation":"26","noteIndex":0},"citationItems":[{"id":122,"uris":["http://zotero.org/users/local/4WXzqqet/items/XJYUM8JP"],"itemData":{"id":122,"type":"chapter","container-title":"Artificial Intelligence in Oncology Drug Discovery and Development","ISBN":"978-1-78984-689-8","language":"en","note":"DOI: 10.5772/intechopen.92594","publisher":"IntechOpen","source":"DOI.org (Crossref)","title":"AI Enabled Precision Medicine: Patient Stratification, Drug Repurposing and Combination Therapies","title-short":"AI Enabled Precision Medicine","URL":"https://www.intechopen.com/books/artificial-intelligence-in-oncology-drug-discovery-and-development/ai-enabled-precision-medicine-patient-stratification-drug-repurposing-and-combination-therapies","editor":[{"family":"W. Cassidy","given":"John"},{"family":"Taylor","given":"Belle"}],"author":[{"family":"Gardner","given":"Steve"},{"family":"Das","given":"Sayoni"},{"family":"Taylor","given":"Krystyna"}],"accessed":{"date-parts":[["2023",8,26]]},"issued":{"date-parts":[["2020",9,9]]}}}],"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6</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4B061771" w14:textId="4FED9477" w:rsidR="00A01A38" w:rsidRPr="009B362E" w:rsidRDefault="00A01A38" w:rsidP="00A01A38">
      <w:pPr>
        <w:pStyle w:val="NormalWeb"/>
        <w:spacing w:before="0" w:beforeAutospacing="0" w:after="0" w:afterAutospacing="0"/>
      </w:pPr>
      <w:r w:rsidRPr="00A01A38">
        <w:br/>
      </w:r>
      <w:r w:rsidRPr="009B362E">
        <w:rPr>
          <w:color w:val="000000"/>
        </w:rPr>
        <w:t>Artificial Intelligence (AI) has been instrumental in bringing about a revolutionary paradigm shift in the realm of drug design and development. This metamorphosis is predicated on AI's unparalleled capacity to harness data, navigate complexity, and accelerate scientific discovery</w:t>
      </w:r>
      <w:r w:rsidR="00301B8B" w:rsidRPr="009B362E">
        <w:rPr>
          <w:color w:val="000000"/>
        </w:rPr>
        <w:t xml:space="preserve"> </w:t>
      </w:r>
      <w:r w:rsidR="00301B8B" w:rsidRPr="009B362E">
        <w:rPr>
          <w:color w:val="000000"/>
        </w:rPr>
        <w:fldChar w:fldCharType="begin"/>
      </w:r>
      <w:r w:rsidR="00D32E35" w:rsidRPr="009B362E">
        <w:rPr>
          <w:color w:val="000000"/>
        </w:rPr>
        <w:instrText xml:space="preserve"> ADDIN ZOTERO_ITEM CSL_CITATION {"citationID":"amWkJAOf","properties":{"formattedCitation":"\\super 22\\nosupersub{}","plainCitation":"22","noteIndex":0},"citationItems":[{"id":111,"uris":["http://zotero.org/users/local/4WXzqqet/items/CTUPBIRS"],"itemData":{"id":111,"type":"article-journal","abstract":"INTRODUCTION: Artificial intelligence is a branch of computer science capable of analysing complex medical data. Their potential to exploit meaningful relationship with in a data set can be used in the diagnosis, treatment and predicting outcome in many clinical scenarios. METHODS: Medline and internet searches were carried out using the keywords 'artificial intelligence' and 'neural networks (computer)'. Further references were obtained by cross-referencing from key articles. An overview of different artificial intelligent techniques is presented in this paper along with the review of important clinical applications. RESULTS: The proficiency of artificial intelligent techniques has been explored in almost every field of medicine. Artificial neural network was the most commonly used analytical tool whilst other artificial intelligent techniques such as fuzzy expert systems, evolutionary computation and hybrid intelligent systems have all been used in different clinical settings. DISCUSSION: Artificial intelligence techniques have the potential to be applied in almost every field of medicine. There is need for further clinical trials which are appropriately designed before these emergent techniques find application in the real clinical setting.","container-title":"Annals of the Royal College of Surgeons of England","DOI":"10.1308/147870804290","ISSN":"0035-8843","issue":"5","journalAbbreviation":"Ann R Coll Surg Engl","note":"PMID: 15333167\nPMCID: PMC1964229","page":"334-338","source":"PubMed Central","title":"Artificial intelligence in medicine.","volume":"86","author":[{"family":"Ramesh","given":"A. N."},{"family":"Kambhampati","given":"C."},{"family":"Monson","given":"J. R. T."},{"family":"Drew","given":"P. J."}],"issued":{"date-parts":[["2004",9]]}}}],"schema":"https://github.com/citation-style-language/schema/raw/master/csl-citation.json"} </w:instrText>
      </w:r>
      <w:r w:rsidR="00301B8B" w:rsidRPr="009B362E">
        <w:rPr>
          <w:color w:val="000000"/>
        </w:rPr>
        <w:fldChar w:fldCharType="separate"/>
      </w:r>
      <w:r w:rsidR="00D32E35" w:rsidRPr="009B362E">
        <w:rPr>
          <w:vertAlign w:val="superscript"/>
        </w:rPr>
        <w:t>22</w:t>
      </w:r>
      <w:r w:rsidR="00301B8B" w:rsidRPr="009B362E">
        <w:rPr>
          <w:color w:val="000000"/>
        </w:rPr>
        <w:fldChar w:fldCharType="end"/>
      </w:r>
      <w:r w:rsidRPr="009B362E">
        <w:rPr>
          <w:color w:val="000000"/>
        </w:rPr>
        <w:t>. Within a particular do</w:t>
      </w:r>
      <w:r w:rsidR="0095203D">
        <w:rPr>
          <w:color w:val="000000"/>
        </w:rPr>
        <w:t>ma</w:t>
      </w:r>
      <w:r w:rsidRPr="009B362E">
        <w:rPr>
          <w:color w:val="000000"/>
        </w:rPr>
        <w:t>in where the quest for novel therapeutic interventions often spans years and entails exorbitant costs, AI emerges as a beacon of efficiency and innovation, offering the potential to optimize every aspect of the drug development.</w:t>
      </w:r>
    </w:p>
    <w:p w14:paraId="43BE375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35F11DF" w14:textId="63500973" w:rsidR="00A01A38" w:rsidRPr="00633183"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 pivotal land</w:t>
      </w:r>
      <w:r w:rsidR="00770FFC">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 xml:space="preserve">point of AI's influence lies in its transformation of virtual screening and </w:t>
      </w:r>
      <w:r w:rsidRPr="00633183">
        <w:rPr>
          <w:rFonts w:ascii="Times New Roman" w:eastAsia="Times New Roman" w:hAnsi="Times New Roman" w:cs="Times New Roman"/>
          <w:color w:val="000000"/>
          <w:sz w:val="24"/>
          <w:szCs w:val="24"/>
          <w:lang w:eastAsia="en-IN"/>
        </w:rPr>
        <w:t xml:space="preserve">molecular </w:t>
      </w:r>
      <w:r w:rsidR="00301B8B" w:rsidRPr="00633183">
        <w:rPr>
          <w:rFonts w:ascii="Times New Roman" w:eastAsia="Times New Roman" w:hAnsi="Times New Roman" w:cs="Times New Roman"/>
          <w:color w:val="000000"/>
          <w:sz w:val="24"/>
          <w:szCs w:val="24"/>
          <w:lang w:eastAsia="en-IN"/>
        </w:rPr>
        <w:t xml:space="preserve">modelling </w:t>
      </w:r>
      <w:r w:rsidR="00301B8B" w:rsidRPr="00633183">
        <w:rPr>
          <w:rFonts w:ascii="Times New Roman" w:eastAsia="Times New Roman" w:hAnsi="Times New Roman" w:cs="Times New Roman"/>
          <w:color w:val="000000"/>
          <w:sz w:val="24"/>
          <w:szCs w:val="24"/>
          <w:lang w:eastAsia="en-IN"/>
        </w:rPr>
        <w:fldChar w:fldCharType="begin"/>
      </w:r>
      <w:r w:rsidR="00D32E35" w:rsidRPr="00633183">
        <w:rPr>
          <w:rFonts w:ascii="Times New Roman" w:eastAsia="Times New Roman" w:hAnsi="Times New Roman" w:cs="Times New Roman"/>
          <w:color w:val="000000"/>
          <w:sz w:val="24"/>
          <w:szCs w:val="24"/>
          <w:lang w:eastAsia="en-IN"/>
        </w:rPr>
        <w:instrText xml:space="preserve"> ADDIN ZOTERO_ITEM CSL_CITATION {"citationID":"9ococCEY","properties":{"formattedCitation":"\\super 24\\nosupersub{}","plainCitation":"24","noteIndex":0},"citationItems":[{"id":116,"uris":["http://zotero.org/users/local/4WXzqqet/items/EUSSTNCK"],"itemData":{"id":116,"type":"article-journal","container-title":"Heliyon","DOI":"10.1016/j.heliyon.2023.e17575","ISSN":"24058440","issue":"7","journalAbbreviation":"Heliyon","language":"en","page":"e17575","source":"DOI.org (Crossref)","title":"AI in drug discovery and its clinical relevance","volume":"9","author":[{"family":"Qureshi","given":"Rizwan"},{"family":"Irfan","given":"Muhammad"},{"family":"Gondal","given":"Taimoor Muzaffar"},{"family":"Khan","given":"Sheheryar"},{"family":"Wu","given":"Jia"},{"family":"Hadi","given":"Muhammad Usman"},{"family":"Heymach","given":"John"},{"family":"Le","given":"Xiuning"},{"family":"Yan","given":"Hong"},{"family":"Alam","given":"Tanvir"}],"issued":{"date-parts":[["2023",7]]}}}],"schema":"https://github.com/citation-style-language/schema/raw/master/csl-citation.json"} </w:instrText>
      </w:r>
      <w:r w:rsidR="00301B8B" w:rsidRPr="00633183">
        <w:rPr>
          <w:rFonts w:ascii="Times New Roman" w:eastAsia="Times New Roman" w:hAnsi="Times New Roman" w:cs="Times New Roman"/>
          <w:color w:val="000000"/>
          <w:sz w:val="24"/>
          <w:szCs w:val="24"/>
          <w:lang w:eastAsia="en-IN"/>
        </w:rPr>
        <w:fldChar w:fldCharType="separate"/>
      </w:r>
      <w:r w:rsidR="00D32E35" w:rsidRPr="00633183">
        <w:rPr>
          <w:rFonts w:ascii="Times New Roman" w:hAnsi="Times New Roman" w:cs="Times New Roman"/>
          <w:sz w:val="24"/>
          <w:szCs w:val="24"/>
          <w:vertAlign w:val="superscript"/>
        </w:rPr>
        <w:t>24</w:t>
      </w:r>
      <w:r w:rsidR="00301B8B" w:rsidRPr="00633183">
        <w:rPr>
          <w:rFonts w:ascii="Times New Roman" w:eastAsia="Times New Roman" w:hAnsi="Times New Roman" w:cs="Times New Roman"/>
          <w:color w:val="000000"/>
          <w:sz w:val="24"/>
          <w:szCs w:val="24"/>
          <w:lang w:eastAsia="en-IN"/>
        </w:rPr>
        <w:fldChar w:fldCharType="end"/>
      </w:r>
      <w:r w:rsidRPr="00633183">
        <w:rPr>
          <w:rFonts w:ascii="Times New Roman" w:eastAsia="Times New Roman" w:hAnsi="Times New Roman" w:cs="Times New Roman"/>
          <w:color w:val="000000"/>
          <w:sz w:val="24"/>
          <w:szCs w:val="24"/>
          <w:lang w:eastAsia="en-IN"/>
        </w:rPr>
        <w:t>. Artificial intelligence (AI) systems can quickly sift through innumerable chemicals, predicting their behaviours and possible utility in the complex web of cellular processes, by making use of enormous datasets that contain chemical information and biological relationships. </w:t>
      </w:r>
    </w:p>
    <w:p w14:paraId="213D9A77" w14:textId="3A5CB561"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633183">
        <w:rPr>
          <w:rFonts w:ascii="Times New Roman" w:eastAsia="Times New Roman" w:hAnsi="Times New Roman" w:cs="Times New Roman"/>
          <w:color w:val="000000"/>
          <w:sz w:val="24"/>
          <w:szCs w:val="24"/>
          <w:lang w:eastAsia="en-IN"/>
        </w:rPr>
        <w:t>Through advanced generative models like Generative Adversarial Networks (GANs) and Variational Autoencoders (VAEs), AI can synthesize entirely new molecular structures with defined properties, expanding the horizons of chemical space exploration</w:t>
      </w:r>
      <w:r w:rsidR="00301B8B" w:rsidRPr="00633183">
        <w:rPr>
          <w:rFonts w:ascii="Times New Roman" w:eastAsia="Times New Roman" w:hAnsi="Times New Roman" w:cs="Times New Roman"/>
          <w:color w:val="000000"/>
          <w:sz w:val="24"/>
          <w:szCs w:val="24"/>
          <w:lang w:eastAsia="en-IN"/>
        </w:rPr>
        <w:fldChar w:fldCharType="begin"/>
      </w:r>
      <w:r w:rsidR="00D32E35" w:rsidRPr="00633183">
        <w:rPr>
          <w:rFonts w:ascii="Times New Roman" w:eastAsia="Times New Roman" w:hAnsi="Times New Roman" w:cs="Times New Roman"/>
          <w:color w:val="000000"/>
          <w:sz w:val="24"/>
          <w:szCs w:val="24"/>
          <w:lang w:eastAsia="en-IN"/>
        </w:rPr>
        <w:instrText xml:space="preserve"> ADDIN ZOTERO_ITEM CSL_CITATION {"citationID":"aXjXQ77W","properties":{"formattedCitation":"\\super 27\\nosupersub{}","plainCitation":"27","noteIndex":0},"citationItems":[{"id":6,"uris":["http://zotero.org/users/local/4WXzqqet/items/UISBA9M4"],"itemData":{"id":6,"type":"article-journal","abstract":"Generative artificial intelligence (AI) has emerged as a powerful technology with numerous applications in various domains. There is a need to identify the requirements and evaluation metrics for generative AI models designed for specific tasks. The purpose of the research aims to investigate the fundamental aspects of generative AI systems, including their requirements, models, input–output formats, and evaluation metrics. The study addresses key research questions and presents comprehensive insights to guide researchers, developers, and practitioners in the field. Firstly, the requirements necessary for implementing generative AI systems are examined and categorized into three distinct categories: hardware, software, and user experience. Furthermore, the study explores the different types of generative AI models described in the literature by presenting a taxonomy based on architectural characteristics, such as variational autoencoders (VAEs), generative adversarial networks (GANs), diffusion models, transformers, language models, normalizing flow models, and hybrid models. A comprehensive classification of input and output formats used in generative AI systems is also provided. Moreover, the research proposes a classification system based on output types and discusses commonly used evaluation metrics in generative AI. The findings contribute to advancements in the field, enabling researchers, developers, and practitioners to effectively implement and evaluate generative AI models for various applications. The significance of the research lies in understanding that generative AI system requirements are crucial for effective planning, design, and optimal performance. A taxonomy of models aids in selecting suitable options and driving advancements. Classifying input–output formats enables leveraging diverse formats for customized systems, while evaluation metrics establish standardized methods to assess model quality and performance.","container-title":"Future Internet","DOI":"10.3390/fi15080260","ISSN":"1999-5903","issue":"8","journalAbbreviation":"Future Internet","language":"en","page":"260","source":"DOI.org (Crossref)","title":"The Power of Generative AI: A Review of Requirements, Models, Input–Output Formats, Evaluation Metrics, and Challenges","title-short":"The Power of Generative AI","volume":"15","author":[{"family":"Bandi","given":"Ajay"},{"family":"Adapa","given":"Pydi Venkata Satya Ramesh"},{"family":"Kuchi","given":"Yudu Eswar Vinay Pratap Kumar"}],"issued":{"date-parts":[["2023",7,31]]}}}],"schema":"https://github.com/citation-style-language/schema/raw/master/csl-citation.json"} </w:instrText>
      </w:r>
      <w:r w:rsidR="00301B8B" w:rsidRPr="00633183">
        <w:rPr>
          <w:rFonts w:ascii="Times New Roman" w:eastAsia="Times New Roman" w:hAnsi="Times New Roman" w:cs="Times New Roman"/>
          <w:color w:val="000000"/>
          <w:sz w:val="24"/>
          <w:szCs w:val="24"/>
          <w:lang w:eastAsia="en-IN"/>
        </w:rPr>
        <w:fldChar w:fldCharType="separate"/>
      </w:r>
      <w:r w:rsidR="00D32E35" w:rsidRPr="00633183">
        <w:rPr>
          <w:rFonts w:ascii="Times New Roman" w:hAnsi="Times New Roman" w:cs="Times New Roman"/>
          <w:sz w:val="24"/>
          <w:szCs w:val="24"/>
          <w:vertAlign w:val="superscript"/>
        </w:rPr>
        <w:t>27</w:t>
      </w:r>
      <w:r w:rsidR="00301B8B" w:rsidRPr="00633183">
        <w:rPr>
          <w:rFonts w:ascii="Times New Roman" w:eastAsia="Times New Roman" w:hAnsi="Times New Roman" w:cs="Times New Roman"/>
          <w:color w:val="000000"/>
          <w:sz w:val="24"/>
          <w:szCs w:val="24"/>
          <w:lang w:eastAsia="en-IN"/>
        </w:rPr>
        <w:fldChar w:fldCharType="end"/>
      </w:r>
      <w:r w:rsidRPr="00633183">
        <w:rPr>
          <w:rFonts w:ascii="Times New Roman" w:eastAsia="Times New Roman" w:hAnsi="Times New Roman" w:cs="Times New Roman"/>
          <w:color w:val="000000"/>
          <w:sz w:val="24"/>
          <w:szCs w:val="24"/>
          <w:lang w:eastAsia="en-IN"/>
        </w:rPr>
        <w:t>. This capacity for innovation has the potential to uncover groundbreaking drug candidates that might have remained hidden within the labyrinthine folds of chemical possibility.</w:t>
      </w:r>
      <w:r w:rsidR="00102EAE" w:rsidRPr="00633183">
        <w:rPr>
          <w:rFonts w:ascii="Times New Roman" w:eastAsia="Times New Roman" w:hAnsi="Times New Roman" w:cs="Times New Roman"/>
          <w:color w:val="000000"/>
          <w:sz w:val="24"/>
          <w:szCs w:val="24"/>
          <w:lang w:eastAsia="en-IN"/>
        </w:rPr>
        <w:t xml:space="preserve"> </w:t>
      </w:r>
      <w:r w:rsidRPr="00633183">
        <w:rPr>
          <w:rFonts w:ascii="Times New Roman" w:eastAsia="Times New Roman" w:hAnsi="Times New Roman" w:cs="Times New Roman"/>
          <w:color w:val="000000"/>
          <w:sz w:val="24"/>
          <w:szCs w:val="24"/>
          <w:lang w:eastAsia="en-IN"/>
        </w:rPr>
        <w:t>The domination of AI extends beyond molecular manipulation and includes understanding the intricate workings of disease systems. Large-scale omics data from genomes, proteomics, and metabolomics are analysed using machine learning algorithms to find patterns and correlations that underlie clinical states</w:t>
      </w:r>
      <w:r w:rsidR="00301B8B" w:rsidRPr="00633183">
        <w:rPr>
          <w:rFonts w:ascii="Times New Roman" w:eastAsia="Times New Roman" w:hAnsi="Times New Roman" w:cs="Times New Roman"/>
          <w:color w:val="000000"/>
          <w:sz w:val="24"/>
          <w:szCs w:val="24"/>
          <w:lang w:eastAsia="en-IN"/>
        </w:rPr>
        <w:t xml:space="preserve"> </w:t>
      </w:r>
      <w:r w:rsidR="00301B8B" w:rsidRPr="00633183">
        <w:rPr>
          <w:rFonts w:ascii="Times New Roman" w:eastAsia="Times New Roman" w:hAnsi="Times New Roman" w:cs="Times New Roman"/>
          <w:color w:val="000000"/>
          <w:sz w:val="24"/>
          <w:szCs w:val="24"/>
          <w:lang w:eastAsia="en-IN"/>
        </w:rPr>
        <w:fldChar w:fldCharType="begin"/>
      </w:r>
      <w:r w:rsidR="00D32E35" w:rsidRPr="00633183">
        <w:rPr>
          <w:rFonts w:ascii="Times New Roman" w:eastAsia="Times New Roman" w:hAnsi="Times New Roman" w:cs="Times New Roman"/>
          <w:color w:val="000000"/>
          <w:sz w:val="24"/>
          <w:szCs w:val="24"/>
          <w:lang w:eastAsia="en-IN"/>
        </w:rPr>
        <w:instrText xml:space="preserve"> ADDIN ZOTERO_ITEM CSL_CITATION {"citationID":"edUgIr76","properties":{"formattedCitation":"\\super 28\\nosupersub{}","plainCitation":"28","noteIndex":0},"citationItems":[{"id":8,"uris":["http://zotero.org/users/local/4WXzqqet/items/W9VFC79F"],"itemData":{"id":8,"type":"article-journal","container-title":"Metabolism","DOI":"10.1016/j.metabol.2018.08.002","ISSN":"00260495","journalAbbreviation":"Metabolism","language":"en","page":"A1-A9","source":"DOI.org (Crossref)","title":"Omics, big data and machine learning as tools to propel understanding of biological mechanisms and to discover novel diagnostics and therapeutics","volume":"87","author":[{"family":"Perakakis","given":"Nikolaos"},{"family":"Yazdani","given":"Alireza"},{"family":"Karniadakis","given":"George E."},{"family":"Mantzoros","given":"Christos"}],"issued":{"date-parts":[["2018",10]]}}}],"schema":"https://github.com/citation-style-language/schema/raw/master/csl-citation.json"} </w:instrText>
      </w:r>
      <w:r w:rsidR="00301B8B" w:rsidRPr="00633183">
        <w:rPr>
          <w:rFonts w:ascii="Times New Roman" w:eastAsia="Times New Roman" w:hAnsi="Times New Roman" w:cs="Times New Roman"/>
          <w:color w:val="000000"/>
          <w:sz w:val="24"/>
          <w:szCs w:val="24"/>
          <w:lang w:eastAsia="en-IN"/>
        </w:rPr>
        <w:fldChar w:fldCharType="separate"/>
      </w:r>
      <w:r w:rsidR="00D32E35" w:rsidRPr="00633183">
        <w:rPr>
          <w:rFonts w:ascii="Times New Roman" w:hAnsi="Times New Roman" w:cs="Times New Roman"/>
          <w:sz w:val="24"/>
          <w:szCs w:val="24"/>
          <w:vertAlign w:val="superscript"/>
        </w:rPr>
        <w:t>28</w:t>
      </w:r>
      <w:r w:rsidR="00301B8B" w:rsidRPr="00633183">
        <w:rPr>
          <w:rFonts w:ascii="Times New Roman" w:eastAsia="Times New Roman" w:hAnsi="Times New Roman" w:cs="Times New Roman"/>
          <w:color w:val="000000"/>
          <w:sz w:val="24"/>
          <w:szCs w:val="24"/>
          <w:lang w:eastAsia="en-IN"/>
        </w:rPr>
        <w:fldChar w:fldCharType="end"/>
      </w:r>
      <w:r w:rsidRPr="00633183">
        <w:rPr>
          <w:rFonts w:ascii="Times New Roman" w:eastAsia="Times New Roman" w:hAnsi="Times New Roman" w:cs="Times New Roman"/>
          <w:color w:val="000000"/>
          <w:sz w:val="24"/>
          <w:szCs w:val="24"/>
          <w:lang w:eastAsia="en-IN"/>
        </w:rPr>
        <w:t>.</w:t>
      </w:r>
      <w:r w:rsidR="00301B8B"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 xml:space="preserve"> With the use of these data-driven insights, biomarkers can be found that not only help with early disease detection but also reveal possible therapy targets. Researchers now have a comprehensive understanding of diseases thanks to the fusion of AI and molecular biology, opening the door to precise, individualised treatments that go after the underlying causes. AI reshapes the practi</w:t>
      </w:r>
      <w:r w:rsidR="000A438F">
        <w:rPr>
          <w:rFonts w:ascii="Times New Roman" w:eastAsia="Times New Roman" w:hAnsi="Times New Roman" w:cs="Times New Roman"/>
          <w:color w:val="000000"/>
          <w:sz w:val="24"/>
          <w:szCs w:val="24"/>
          <w:lang w:eastAsia="en-IN"/>
        </w:rPr>
        <w:t>c</w:t>
      </w:r>
      <w:r w:rsidRPr="009B362E">
        <w:rPr>
          <w:rFonts w:ascii="Times New Roman" w:eastAsia="Times New Roman" w:hAnsi="Times New Roman" w:cs="Times New Roman"/>
          <w:color w:val="000000"/>
          <w:sz w:val="24"/>
          <w:szCs w:val="24"/>
          <w:lang w:eastAsia="en-IN"/>
        </w:rPr>
        <w:t>e of experimentation in the embers of clinical development. Predictive modelling and natural language processing have completely changed how clinical trial design, patient recruiting, and data analysis are done</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HOUey9ha","properties":{"formattedCitation":"\\super 29\\nosupersub{}","plainCitation":"29","noteIndex":0},"citationItems":[{"id":10,"uris":["http://zotero.org/users/local/4WXzqqet/items/4ZKS5TFX"],"itemData":{"id":10,"type":"article-journal","container-title":"Trends in Pharmacological Sciences","DOI":"10.1016/j.tips.2019.05.005","ISSN":"01656147","issue":"8","journalAbbreviation":"Trends in Pharmacological Sciences","language":"en","page":"577-591","source":"DOI.org (Crossref)","title":"Artificial Intelligence for Clinical Trial Design","volume":"40","author":[{"family":"Harrer","given":"Stefan"},{"family":"Shah","given":"Pratik"},{"family":"Antony","given":"Bhavna"},{"family":"Hu","given":"Jianying"}],"issued":{"date-parts":[["2019",8]]}}}],"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9</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I has the capacity to proactively improve trial protocols, reduce recruitment inefficiencies, and identify subtle trends in patient records and medical literature. The resource-intensive activity of clinical research consequently becomes leaner, more flexible, and more economical.</w:t>
      </w:r>
    </w:p>
    <w:p w14:paraId="535B83D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8DDF3A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dditionally, AI reshapes the drug repurposing environment by providing a shortcut to creative uses for already-available medications. AI finds potential to reposition existing medications for whole new therapeutic indications by conducting in-depth investigations of molecular connections and pathways. Since the safety profiles of repurposed medications have previously been well established, this avoids a large portion of the time and resources typically allotted to drug discovery.The use of AI in medication research and development does encounter difficulties, despite the exciting promises</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jDude67l","properties":{"formattedCitation":"\\super 30\\nosupersub{}","plainCitation":"30","noteIndex":0},"citationItems":[{"id":14,"uris":["http://zotero.org/users/local/4WXzqqet/items/5CIQFVBB"],"itemData":{"id":14,"type":"article-journal","abstract":"Artificial intelligence (AI) has the potential to revolutionize the drug discovery process, offering improved efficiency, accuracy, and speed. However, the successful application of AI is dependent on the availability of high-quality data, the addressing of ethical concerns, and the recognition of the limitations of AI-based approaches. In this article, the benefits, challenges, and drawbacks of AI in this field are reviewed, and possible strategies and approaches for overcoming the present obstacles are proposed. The use of data augmentation, explainable AI, and the integration of AI with traditional experimental methods, as well as the potential advantages of AI in pharmaceutical research, are also discussed. Overall, this review highlights the potential of AI in drug discovery and provides insights into the challenges and opportunities for realizing its potential in this field. Note from the human authors: This article was created to test the ability of ChatGPT, a chatbot based on the GPT-3.5 language model, in terms of assisting human authors in writing review articles. The text generated by the AI following our instructions (see Supporting Information) was used as a starting point, and its ability to automatically generate content was evaluated. After conducting a thorough review, the human authors practically rewrote the manuscript, striving to maintain a balance between the original proposal and the scientific criteria. The advantages and limitations of using AI for this purpose are discussed in the last section.","container-title":"Pharmaceuticals","DOI":"10.3390/ph16060891","ISSN":"1424-8247","issue":"6","journalAbbreviation":"Pharmaceuticals","language":"en","page":"891","source":"DOI.org (Crossref)","title":"The Role of AI in Drug Discovery: Challenges, Opportunities, and Strategies","title-short":"The Role of AI in Drug Discovery","volume":"16","author":[{"family":"Blanco-González","given":"Alexandre"},{"family":"Cabezón","given":"Alfonso"},{"family":"Seco-González","given":"Alejandro"},{"family":"Conde-Torres","given":"Daniel"},{"family":"Antelo-Riveiro","given":"Paula"},{"family":"Piñeiro","given":"Ángel"},{"family":"Garcia-Fandino","given":"Rebeca"}],"issued":{"date-parts":[["2023",6,18]]}}}],"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0</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Since AI models are only as reliable as the data they are trained on, the accuracy and quality of the data are crucial. Data biases and inaccuracies may unintentionally spread through AI-generated insights, which could cause research to proceed in the wrong path. The ethical ramifications of AI must also be carefully considered. </w:t>
      </w:r>
    </w:p>
    <w:p w14:paraId="75D8FCA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 Striking a balance between automated decision-making and human expertise is crucial to ensure that AI is employed responsibly and in accordance with regulatory frameworks.</w:t>
      </w:r>
    </w:p>
    <w:p w14:paraId="206141F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E2BD26E"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lastRenderedPageBreak/>
        <w:t>In the climax, the story of AI's transformation of drug discovery and design takes on a storyline of profound change. With the aid of algorithms that process data at previously unheard-of scales, AI quickens the transition from the laboratory to the clinic</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vx0GCGVU","properties":{"formattedCitation":"\\super 31\\nosupersub{}","plainCitation":"31","noteIndex":0},"citationItems":[{"id":16,"uris":["http://zotero.org/users/local/4WXzqqet/items/JPV998DC"],"itemData":{"id":16,"type":"article-journal","abstract":"The practice of medicine is changing with the development of new Artificial Intelligence (AI) methods of machine learning. Coupled with rapid improvements in computer processing, these AI-based systems are already improving the accuracy and efficiency of diagnosis and treatment across various specializations. The increasing focus of AI in radiology has led to some experts suggesting that someday AI may even replace radiologists. These suggestions raise the question of whether AI-based systems will eventually replace physicians in some specializations or will augment the role of physicians without actually replacing them. To assess the impact on physicians this research seeks to better understand this technology and how it is transforming medicine. To that end this paper researches the role of AI-based systems in performing medical work in specializations including radiology, pathology, ophthalmology, and cardiology. It concludes that AI-based systems will augment physicians and are unlikely to replace the traditional physician-patient relationship.","container-title":"PeerJ","DOI":"10.7717/peerj.7702","ISSN":"2167-8359","journalAbbreviation":"PeerJ","language":"eng","note":"PMID: 31592346\nPMCID: PMC6779111","page":"e7702","source":"PubMed","title":"The impact of artificial intelligence in medicine on the future role of the physician","volume":"7","author":[{"family":"Ahuja","given":"Abhimanyu S."}],"issued":{"date-parts":[["2019"]]}}}],"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1</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e pharmaceutical industry may undergo a major change as a result of its capacity to forecast chemical behaviour, optimise molecular structures, identify illness biomarkers, and streamline clinical trials. A beacon of hope for precision medicine and more effective treatments for a wide range of ailments is illuminating as AI advances, ushering in an era of smart science. In this epochal transition, the fusion of human brilliance and AI's computational power holds the prospect of shaping a future in which medical advancements are not just foreseen but swiftly achieved</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bJbB1FA0","properties":{"formattedCitation":"\\super 31\\nosupersub{}","plainCitation":"31","noteIndex":0},"citationItems":[{"id":16,"uris":["http://zotero.org/users/local/4WXzqqet/items/JPV998DC"],"itemData":{"id":16,"type":"article-journal","abstract":"The practice of medicine is changing with the development of new Artificial Intelligence (AI) methods of machine learning. Coupled with rapid improvements in computer processing, these AI-based systems are already improving the accuracy and efficiency of diagnosis and treatment across various specializations. The increasing focus of AI in radiology has led to some experts suggesting that someday AI may even replace radiologists. These suggestions raise the question of whether AI-based systems will eventually replace physicians in some specializations or will augment the role of physicians without actually replacing them. To assess the impact on physicians this research seeks to better understand this technology and how it is transforming medicine. To that end this paper researches the role of AI-based systems in performing medical work in specializations including radiology, pathology, ophthalmology, and cardiology. It concludes that AI-based systems will augment physicians and are unlikely to replace the traditional physician-patient relationship.","container-title":"PeerJ","DOI":"10.7717/peerj.7702","ISSN":"2167-8359","journalAbbreviation":"PeerJ","language":"eng","note":"PMID: 31592346\nPMCID: PMC6779111","page":"e7702","source":"PubMed","title":"The impact of artificial intelligence in medicine on the future role of the physician","volume":"7","author":[{"family":"Ahuja","given":"Abhimanyu S."}],"issued":{"date-parts":[["2019"]]}}}],"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1</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e combination of human expertise and AI's computational capability opens the door for interdisciplinary collaboration that takes advantage of both fields' advantages. Another legacy of AI is the democratisation of drug discovery. AI enables researchers around the world to participate in the scientific endeavour by facilitating access to cutting-edge tools and resources</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Mfd5imj8","properties":{"formattedCitation":"\\super 32\\nosupersub{}","plainCitation":"32","noteIndex":0},"citationItems":[{"id":19,"uris":["http://zotero.org/users/local/4WXzqqet/items/XPF5IR87"],"itemData":{"id":19,"type":"article-journal","abstract":"Artificial intelligence-integrated drug discovery and development has accelerated the growth of the pharmaceutical sector, leading to a revolutionary change in the pharma industry. Here, we discuss areas of integration, tools, and techniques utilized in enforcing AI, ongoing challenges, and ways to overcome them.","container-title":"Drug Discovery Today","DOI":"10.1016/j.drudis.2020.10.010","ISSN":"1878-5832","issue":"1","journalAbbreviation":"Drug Discov Today","language":"eng","note":"PMID: 33099022\nPMCID: PMC7577280","page":"80-93","source":"PubMed","title":"Artificial intelligence in drug discovery and development","volume":"26","author":[{"family":"Paul","given":"Debleena"},{"family":"Sanap","given":"Gaurav"},{"family":"Shenoy","given":"Snehal"},{"family":"Kalyane","given":"Dnyaneshwar"},{"family":"Kalia","given":"Kiran"},{"family":"Tekade","given":"Rakesh K."}],"issued":{"date-parts":[["2021",1]]}}}],"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2</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Small research teams and startups can now use AI to significantly advance medication development, which would previously be hampered by budget limitations. This democratisation generates an atmosphere of inclusion and cooperation where varied groups can work together.</w:t>
      </w:r>
    </w:p>
    <w:p w14:paraId="0234A6E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8F460D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impact of AI expands beyond the laboratory rooms and into boardrooms and policy conversations. Through AI-driven insights, pharmaceutical research and development's financial and strategic components are being redefined. Algorithms that analyse market patterns, clinical trial results, and regulatory environments support investment decisions, risk assessments, and market forecasts. This improved decision-making procedure has the potential to lessen the inherent risks and uncertainties involved in drug development, enabling an environment favourable to more flexible, data-driven tactics.Nevertheless, certain issues need to be addressed in order for AI to completely realise its potential in drug design and development. In a time when enormous amounts of sensitive patient data are processed, it is crucial to ensure data privacy and security. strict data protection regulations, open data processing standards, and strong data encryption are essential</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jB40J8S1","properties":{"formattedCitation":"\\super 33\\nosupersub{}","plainCitation":"33","noteIndex":0},"citationItems":[{"id":22,"uris":["http://zotero.org/users/local/4WXzqqet/items/W4ZZDHZ5"],"itemData":{"id":22,"type":"article-journal","abstract":"The complexity and rise of data in healthcare means that artificial intelligence (AI) will increasingly be applied within the field. Several types of AI are already being employed by payers and providers of care, and life sciences companies. The key categories of applications involve diagnosis and treatment recommendations, patient engagement and adherence, and administrative activities. Although there are many instances in which AI can perform healthcare tasks as well or better than humans, implementation factors will prevent large-scale automation of healthcare professional jobs for a considerable period. Ethical issues in the application of AI to healthcare are also discussed.","container-title":"Future Healthcare Journal","DOI":"10.7861/futurehosp.6-2-94","ISSN":"2514-6645","issue":"2","journalAbbreviation":"Future Healthc J","language":"eng","note":"PMID: 31363513\nPMCID: PMC6616181","page":"94-98","source":"PubMed","title":"The potential for artificial intelligence in healthcare","volume":"6","author":[{"family":"Davenport","given":"Thomas"},{"family":"Kalakota","given":"Ravi"}],"issued":{"date-parts":[["2019",6]]}}}],"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3</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1234A97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9555CE0"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Furthermore, it is important to consistently foster AI's collaborative role with human experts. AI should act as a catalyst for invention, enhancing human intelligence, not replacing human creativity and judgement</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eJuxlhn3","properties":{"formattedCitation":"\\super 34\\nosupersub{}","plainCitation":"34","noteIndex":0},"citationItems":[{"id":26,"uris":["http://zotero.org/users/local/4WXzqqet/items/8DWJJIW3"],"itemData":{"id":26,"type":"article-magazine","abstract":"Will smart machines really replace human workers? Probably not. People and AI both bring different abilities and strengths to the table. The real question is: how can human intelligence work with artificial intelligence to produce augmented intelligence. Chess Grandmaster Garry Kasparov offers some unique insight here. After losing to IBM’s Deep Blue, he began to experiment how a computer helper changed players’ competitive advantage in high-level chess games. What he discovered was that having the best players and the best program was less a predictor of success than having a really good process. Put simply, “Weak human + machine + better process was superior to a strong computer alone and, more remarkably, superior to a strong human + machine + inferior process.” As leaders look at how to incorporate AI into their organizations, they’ll have to manage expectations as AI is introduced, invest in bringing teams together and perfecting processes, and refine their own leadership abilities.","container-title":"Harvard Business Review","ISSN":"0017-8012","note":"section: Business and society","source":"hbr.org","title":"AI Should Augment Human Intelligence, Not Replace It","URL":"https://hbr.org/2021/03/ai-should-augment-human-intelligence-not-replace-it","author":[{"family":"Cremer","given":"David De"},{"family":"Kasparov","given":"Garry"}],"accessed":{"date-parts":[["2023",8,26]]},"issued":{"date-parts":[["2021",3,18]]}}}],"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4</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By letting AI systems handle the data-intensive tasks, this interaction enables scientists to concentrate on high-level strategy, critical thinking, and hypothesis formulation.The story of scientific progress is developing at an unheard-of rate in the broad tapestry of AI-driven drug development. The potential to rewrite medical history and alter the course of disease lies in the symbiotic interaction between human intelligence and computational power. Targeted medicines specific to particular patients are becoming more and more feasible as AI algorithms get more advanced, capable of deciphering complex patterns and coordinating multiple processes</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TVeAE3bW","properties":{"formattedCitation":"\\super 35\\nosupersub{}","plainCitation":"35","noteIndex":0},"citationItems":[{"id":28,"uris":["http://zotero.org/users/local/4WXzqqet/items/7FEBSV5Q"],"itemData":{"id":28,"type":"article-journal","abstract":"Precision medicine is one of the recent and powerful developments in medical care, which has the potential to improve the traditional symptom-driven practice of medicine, allowing earlier interventions using advanced diagnostics and tailoring better and economically personalized treatments. Identifying the best pathway to personalized and population medicine involves the ability to analyze comprehensive patient information together with broader aspects to monitor and distinguish between sick and relatively healthy people, which will lead to a better understanding of biological indicators that can signal shifts in health. While the complexities of disease at the individual level have made it difficult to utilize healthcare information in clinical decision-making, some of the existing constraints have been greatly minimized by technological advancements. To implement effective precision medicine with enhanced ability to positively impact patient outcomes and provide real-time decision support, it is important to harness the power of electronic health records by integrating disparate data sources and discovering patient-specific patterns of disease progression. Useful analytic tools, technologies, databases, and approaches are required to augment networking and interoperability of clinical, laboratory and public health systems, as well as addressing ethical and social issues related to the privacy and protection of healthcare data with effective balance. Developing multifunctional machine learning platforms for clinical data extraction, aggregation, management and analysis can support clinicians by efficiently stratifying subjects to understand specific scenarios and optimize decision-making. Implementation of artificial intelligence in healthcare is a compelling vision that has the potential in leading to the significant improvements for achieving the goals of providing real-time, better personalized and population medicine at lower costs. In this study, we focused on analyzing and discussing various published artificial intelligence and machine learning solutions, approaches and perspectives, aiming to advance academic solutions in paving the way for a new data-centric era of discovery in healthcare.","container-title":"Database: The Journal of Biological Databases and Curation","DOI":"10.1093/database/baaa010","ISSN":"1758-0463","journalAbbreviation":"Database (Oxford)","language":"eng","note":"PMID: 32185396\nPMCID: PMC7078068","page":"baaa010","source":"PubMed","title":"Artificial intelligence with multi-functional machine learning platform development for better healthcare and precision medicine","volume":"2020","author":[{"family":"Ahmed","given":"Zeeshan"},{"family":"Mohamed","given":"Khalid"},{"family":"Zeeshan","given":"Saman"},{"family":"Dong","given":"XinQi"}],"issued":{"date-parts":[["2020",1,1]]}}}],"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5</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is vision of precision medicine is not a distant dream but a tangible horizon, drawing closer with each algorithmic innovation.</w:t>
      </w:r>
    </w:p>
    <w:p w14:paraId="2AD8A46A"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p>
    <w:p w14:paraId="5428425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 IMPERATIVE OF AI IN PHARMACY SYSTEMS: A FUTURE UNVEILED</w:t>
      </w:r>
    </w:p>
    <w:p w14:paraId="2785B031"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EC4FE3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imperative for integrating Artificial Intelligence (AI) within pharmacy systems resounds with the promise of unparalleled transformation. AI-driven predictive analytics anticipate medication demand, enhancing inventory management precision</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F7yFudLN","properties":{"formattedCitation":"\\super 36\\nosupersub{}","plainCitation":"36","noteIndex":0},"citationItems":[{"id":126,"uris":["http://zotero.org/users/local/4WXzqqet/items/MVLFRNGW"],"itemData":{"id":126,"type":"article-journal","container-title":"Journal of Healthcare Informatics Research","DOI":"10.1007/s41666-022-00114-1","ISSN":"2509-4971, 2509-498X","issue":"2","journalAbbreviation":"J Healthc Inform Res","language":"en","page":"228-239","source":"DOI.org (Crossref)","title":"Explainable Artificial Intelligence for Predictive Modeling in Healthcare","volume":"6","author":[{"family":"Yang","given":"Christopher C."}],"issued":{"date-parts":[["2022",6]]}}}],"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6</w:t>
      </w:r>
      <w:r w:rsidR="00301B8B" w:rsidRPr="009B362E">
        <w:rPr>
          <w:rFonts w:ascii="Times New Roman" w:eastAsia="Times New Roman" w:hAnsi="Times New Roman" w:cs="Times New Roman"/>
          <w:color w:val="000000"/>
          <w:sz w:val="24"/>
          <w:szCs w:val="24"/>
          <w:lang w:eastAsia="en-IN"/>
        </w:rPr>
        <w:fldChar w:fldCharType="end"/>
      </w:r>
      <w:r w:rsidR="00301B8B"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 Automated dispensing systems, underpinned by AI algorithms, curtail medication errors, ensuring patient safety</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okA0qHLc","properties":{"formattedCitation":"\\super 37\\nosupersub{}","plainCitation":"37","noteIndex":0},"citationItems":[{"id":128,"uris":["http://zotero.org/users/local/4WXzqqet/items/PJEG5WGV"],"itemData":{"id":128,"type":"article-journal","container-title":"Pharmacy Practice","DOI":"10.18549/PharmPract.2022.4.2744","ISSN":"1885642X, 18863655","issue":"4","journalAbbreviation":"PHARMPRACT","page":"01-11","source":"DOI.org (Crossref)","title":"Impact of automated drug dispensing system on patient safety","volume":"20","author":[{"family":"Alanazi","given":"Majed Falah"},{"family":"Shahein","given":"Majed Ibrahim"},{"family":"Alsharif","given":"Hamad Mohammed"},{"family":"Alotaibi","given":"Saif Mohammed"},{"family":"Alanazi","given":"Abdulsalam Owaidh"},{"family":"Alanazi","given":"Ahmed Obaidallah"},{"family":"Alharbe","given":"Umar Abdolah"},{"family":"Almfalh","given":"Hanad S.S."},{"family":"Amirthalingam","given":"Palanisamy"},{"family":"Hamdan","given":"Ahmed Mohsen"},{"family":"Veeramani","given":"Vinoth Prabhu"},{"family":"Mohamed","given":"Shahul Hameed Pakkir"},{"family":"Sayed Ali","given":"Mostafa A."}],"issued":{"date-parts":[["2022",12,1]]}}}],"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7</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lastRenderedPageBreak/>
        <w:t>Clinical decision support systems armed with AI enhance therapeutic precision through real-time data insights, fostering evidence-based clinical judgments</w:t>
      </w:r>
      <w:r w:rsidR="00301B8B" w:rsidRPr="009B362E">
        <w:rPr>
          <w:rFonts w:ascii="Times New Roman" w:eastAsia="Times New Roman" w:hAnsi="Times New Roman" w:cs="Times New Roman"/>
          <w:color w:val="000000"/>
          <w:sz w:val="24"/>
          <w:szCs w:val="24"/>
          <w:lang w:eastAsia="en-IN"/>
        </w:rPr>
        <w:t xml:space="preserve"> </w:t>
      </w:r>
      <w:r w:rsidR="00301B8B"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CohvCL0Q","properties":{"formattedCitation":"\\super 38\\nosupersub{}","plainCitation":"38","noteIndex":0},"citationItems":[{"id":130,"uris":["http://zotero.org/users/local/4WXzqqet/items/BX8HU8NZ"],"itemData":{"id":130,"type":"article-journal","abstract":"IntroductionArtificial intelligence (AI) technologies are increasingly applied to empower clinical decision support systems (CDSS), providing patient-specific recommendations to improve clinical work. Equally important to technical advancement is human, social, and contextual factors that impact the successful implementation and user adoption of AI-empowered CDSS (AI-CDSS). With the growing interest in human-centered design and evaluation of such tools, it is critical to synthesize the knowledge and experiences reported in prior work and shed light on future work.MethodsFollowing the Preferred Reporting Items for Systematic Reviews and Meta-Analyses (PRISMA) guidelines, we conducted a systematic review to gain an in-depth understanding of how AI-empowered CDSS was used, designed, and evaluated, and how clinician users perceived such systems. We performed literature search in five databases for articles published between the years 2011 and 2022. A total of 19874 articles were retrieved and screened, with 20 articles included for in-depth analysis.ResultsThe reviewed studies assessed different aspects of AI-CDSS, including effectiveness (e.g., improved patient evaluation and work efficiency), user needs (e.g., informational and technological needs), user experience (e.g., satisfaction, trust, usability, workload, and understandability), and other dimensions (e.g., the impact of AI-CDSS on workflow and patient-provider relationship). Despite the promising nature of AI-CDSS, our findings highlighted six major challenges of implementing such systems, including technical limitation, workflow misalignment, attitudinal barriers, informational barriers, usability issues, and environmental barriers. These sociotechnical challenges prevent the effective use of AI-based CDSS interventions in clinical settings.DiscussionOur study highlights the paucity of studies examining the user needs, perceptions, and experiences of AI-CDSS. Based on the findings, we discuss design implications and future research directions.","container-title":"Frontiers in Computer Science","ISSN":"2624-9898","source":"Frontiers","title":"Human-centered design and evaluation of AI-empowered clinical decision support systems: a systematic review","title-short":"Human-centered design and evaluation of AI-empowered clinical decision support systems","URL":"https://www.frontiersin.org/articles/10.3389/fcomp.2023.1187299","volume":"5","author":[{"family":"Wang","given":"Liuping"},{"family":"Zhang","given":"Zhan"},{"family":"Wang","given":"Dakuo"},{"family":"Cao","given":"Weidan"},{"family":"Zhou","given":"Xiaomu"},{"family":"Zhang","given":"Ping"},{"family":"Liu","given":"Jianxing"},{"family":"Fan","given":"Xiangmin"},{"family":"Tian","given":"Feng"}],"accessed":{"date-parts":[["2023",8,26]]},"issued":{"date-parts":[["2023"]]}}}],"schema":"https://github.com/citation-style-language/schema/raw/master/csl-citation.json"} </w:instrText>
      </w:r>
      <w:r w:rsidR="00301B8B"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8</w:t>
      </w:r>
      <w:r w:rsidR="00301B8B"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7658BF6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5B4645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Pharmacy informatics, fortified by AI, empowers comprehensive patient profiles, ensuring informed medication decision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IYMI2DZi","properties":{"formattedCitation":"\\super 39\\nosupersub{}","plainCitation":"39","noteIndex":0},"citationItems":[{"id":132,"uris":["http://zotero.org/users/local/4WXzqqet/items/XSVW6LM8"],"itemData":{"id":132,"type":"article-journal","abstract":"Artificial Intelligence (AI) emerged as an intervention for data and number-related problems. This breakthrough has led to several technological advancements in virtually all fields from engineering to architecture, education, accounting, business, health, and so on. AI has come a long way in healthcare, having played significant roles in data and information storage and management – such as patient medical histories, medicine stocks, sale records, and so on; automated machines; software and computer applications like diagnostic tools such as MRI radiation technology, CT diagnosis and many more have all been created to aid and simplify healthcare measures. Inarguably, AI has revolutionized healthcare to be more effective and efficient and the pharmacy sector is not left out. During the past few years, a considerable amount of increasing interest in the uses of AI technology has been identified for analyzing as well as interpreting some important fields of pharmacy like drug discovery, dosage form designing, polypharmacology, and hospital pharmacy. Given the growing importance of AI, we wanted to create a comprehensive report which helps every practicing pharmacist understand the biggest breakthroughs which are assisted by the deployment of this field.","container-title":"INNOVATIONS in pharmacy","DOI":"10.24926/iip.v13i2.4839","ISSN":"2155-0417","issue":"2","journalAbbreviation":"Innov Pharm","page":"13","source":"DOI.org (Crossref)","title":"Artificial Intelligence (AI) in Pharmacy: An Overview of Innovations","title-short":"Artificial Intelligence (AI) in Pharmacy","volume":"13","author":[{"family":"Raza","given":"Muhammad Ahmer"},{"family":"Aziz","given":"Shireen"},{"family":"Noreen","given":"Misbah"},{"family":"Saeed","given":"Amna"},{"family":"Anjum","given":"Irfan"},{"family":"Ahmed","given":"Mudassar"},{"family":"Raza","given":"Shahid Masood"}],"issued":{"date-parts":[["2022",7,25]]}}}],"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9</w:t>
      </w:r>
      <w:r w:rsidR="00452582" w:rsidRPr="009B362E">
        <w:rPr>
          <w:rFonts w:ascii="Times New Roman" w:eastAsia="Times New Roman" w:hAnsi="Times New Roman" w:cs="Times New Roman"/>
          <w:color w:val="000000"/>
          <w:sz w:val="24"/>
          <w:szCs w:val="24"/>
          <w:lang w:eastAsia="en-IN"/>
        </w:rPr>
        <w:fldChar w:fldCharType="end"/>
      </w:r>
      <w:r w:rsidR="00452582" w:rsidRPr="009B362E">
        <w:rPr>
          <w:rFonts w:ascii="Times New Roman" w:eastAsia="Times New Roman" w:hAnsi="Times New Roman" w:cs="Times New Roman"/>
          <w:color w:val="000000"/>
          <w:sz w:val="24"/>
          <w:szCs w:val="24"/>
          <w:lang w:eastAsia="en-IN"/>
        </w:rPr>
        <w:t xml:space="preserve"> </w:t>
      </w:r>
      <w:r w:rsidRPr="009B362E">
        <w:rPr>
          <w:rFonts w:ascii="Times New Roman" w:eastAsia="Times New Roman" w:hAnsi="Times New Roman" w:cs="Times New Roman"/>
          <w:color w:val="000000"/>
          <w:sz w:val="24"/>
          <w:szCs w:val="24"/>
          <w:lang w:eastAsia="en-IN"/>
        </w:rPr>
        <w:t>. AI-augmented drug interaction assessments preempt adverse events, elevating medication safety standard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UBHDnq40","properties":{"formattedCitation":"\\super 40\\nosupersub{}","plainCitation":"40","noteIndex":0},"citationItems":[{"id":134,"uris":["http://zotero.org/users/local/4WXzqqet/items/75I5QIF8"],"itemData":{"id":134,"type":"article-journal","abstract":"The requesting of detailed information on new drugs including drug-drug interactions or targets is often unavailable and resource-intensive in assessing adverse drug events. To shorten the common evaluation process of drug-drug interactions, we present a machine learning framework-HAINI to predict DDI types for histamine antagonist drugs using simplified molecular-input line-entry systems (SMILES) combined with interaction features based on CYP450 group as inputs. The data used in our research consisted of approved drugs of histamine antagonists that are connected to 26,344 DDI pairs from the DrugBank database. Various classification algorithms such as Naive Bayes, Decision Tree, Random Forest, Logistic Regression, and XGBoost were used with 5-fold cross-validation to approach a large-scale DDIs prediction among histamine antagonist drugs. The prediction performance shows that our model outperformed previously published works on DDI prediction with the best precision of 0.788, a recall of 0.921, and an F1-score of 0.838 among 19 given DDIs types. An important finding of the study is that our prediction is based solely on the SMILES and CYP450 and thus can be applied at the early stage of drug development.","container-title":"Cells","DOI":"10.3390/cells10113092","ISSN":"2073-4409","issue":"11","journalAbbreviation":"Cells","language":"en","page":"3092","source":"DOI.org (Crossref)","title":"Machine Learning-Based Prediction of Drug-Drug Interactions for Histamine Antagonist Using Hybrid Chemical Features","volume":"10","author":[{"family":"Dang","given":"Luong Huu"},{"family":"Dung","given":"Nguyen Tan"},{"family":"Quang","given":"Ly Xuan"},{"family":"Hung","given":"Le Quang"},{"family":"Le","given":"Ngoc Hoang"},{"family":"Le","given":"Nhi Thao Ngoc"},{"family":"Diem","given":"Nguyen Thi"},{"family":"Nga","given":"Nguyen Thi Thuy"},{"family":"Hung","given":"Shih-Han"},{"family":"Le","given":"Nguyen Quoc Khanh"}],"issued":{"date-parts":[["2021",11,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0</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Furthermore, AI-orchestrated medication adherence applications invigorate patient compliance through tailored interventions and personalized reminder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jRm7afvl","properties":{"formattedCitation":"\\super 20\\nosupersub{}","plainCitation":"20","noteIndex":0},"citationItems":[{"id":50,"uris":["http://zotero.org/users/local/4WXzqqet/items/IJUTKJFZ"],"itemData":{"id":50,"type":"article-journal","abstract":"Artificial intelligence (AI) tools are increasingly being used within healthcare for various purposes, including helping patients to adhere to drug regimens. The aim of this narrative review was to describe: (1) studies on AI tools that can be used to measure and increase medication adherence in patients with non-communicable diseases (NCDs); (2) the benefits of using AI for these purposes; (3) challenges of the use of AI in healthcare; and (4) priorities for future research. We discuss the current AI technologies, including mobile phone applications, reminder systems, tools for patient empowerment, instruments that can be used in integrated care, and machine learning. The use of AI may be key to understanding the complex interplay of factors that underly medication non-adherence in NCD patients. AI-assisted interventions aiming to improve communication between patients and physicians, monitor drug consumption, empower patients, and ultimately, increase adherence levels may lead to better clinical outcomes and increase the quality of life of NCD patients. However, the use of AI in healthcare is challenged by numerous factors; the characteristics of users can impact the effectiveness of an AI tool, which may lead to further inequalities in healthcare, and there may be concerns that it could depersonalize medicine. The success and widespread use of AI technologies will depend on data storage capacity, processing power, and other infrastructure capacities within healthcare systems. Research is needed to evaluate the effectiveness of AI solutions in different patient groups and establish the barriers to widespread adoption, especially in light of the COVID-19 pandemic, which has led to a rapid increase in the use and development of digital health technologies.","container-title":"Frontiers in Digital Health","DOI":"10.3389/fdgth.2021.669869","ISSN":"2673-253X","journalAbbreviation":"Front. Digit. Health","page":"669869","source":"DOI.org (Crossref)","title":"Artificial Intelligence Solutions to Increase Medication Adherence in Patients With Non-communicable Diseases","volume":"3","author":[{"family":"Babel","given":"Aditi"},{"family":"Taneja","given":"Richi"},{"family":"Mondello Malvestiti","given":"Franco"},{"family":"Monaco","given":"Alessandro"},{"family":"Donde","given":"Shaantanu"}],"issued":{"date-parts":[["2021",6,2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0</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347AD3E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671FD40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s the healthcare landscape evolves, AI-driven pharmacy systems hold the potential to redefine patient care paradigms, amplifying precision, safety, and efficacy. The synthesis of AI's computational acumen with pharmacy systems is poised to unfold an era of unprecedented innovation, promising to shape the future of pharmaceutical care with resolute impact.</w:t>
      </w:r>
    </w:p>
    <w:p w14:paraId="4B16EB16" w14:textId="77777777" w:rsidR="00A01A38" w:rsidRPr="009B362E" w:rsidRDefault="00A01A38" w:rsidP="00A01A38">
      <w:pPr>
        <w:pStyle w:val="NormalWeb"/>
        <w:spacing w:before="0" w:beforeAutospacing="0" w:after="0" w:afterAutospacing="0"/>
      </w:pPr>
      <w:r w:rsidRPr="009B362E">
        <w:br/>
      </w:r>
      <w:r w:rsidRPr="009B362E">
        <w:rPr>
          <w:color w:val="000000"/>
        </w:rPr>
        <w:t>The integration of artificial intelligence (AI) into pharmacy systems is proving to be just as groundbreaking as it has already been in the healthcare industry. The possible uses of AI in pharmacy are numerous and include patient care, drug management, and operational effectiveness. By examining patient-specific data like medical history, genetics, and present health condition, AI-driven systems can offer individualised treatment recommendations</w:t>
      </w:r>
      <w:r w:rsidR="00452582" w:rsidRPr="009B362E">
        <w:rPr>
          <w:color w:val="000000"/>
        </w:rPr>
        <w:t xml:space="preserve"> </w:t>
      </w:r>
      <w:r w:rsidR="00452582" w:rsidRPr="009B362E">
        <w:rPr>
          <w:color w:val="000000"/>
        </w:rPr>
        <w:fldChar w:fldCharType="begin"/>
      </w:r>
      <w:r w:rsidR="00D32E35" w:rsidRPr="009B362E">
        <w:rPr>
          <w:color w:val="000000"/>
        </w:rPr>
        <w:instrText xml:space="preserve"> ADDIN ZOTERO_ITEM CSL_CITATION {"citationID":"TYqjuRCv","properties":{"formattedCitation":"\\super 41\\nosupersub{}","plainCitation":"41","noteIndex":0},"citationItems":[{"id":31,"uris":["http://zotero.org/users/local/4WXzqqet/items/5NWBVN4S"],"itemData":{"id":31,"type":"article-journal","abstract":"The development of high-throughput, data-intensive biomedical research assays and technologies has created a need for researchers to develop strategies for analyzing, integrating, and interpreting the massive amounts of data they generate. Although a wide variety of statistical methods have been designed to accommodate 'big data,'  experiences with the use of artificial intelligence (AI) techniques suggest that they might be particularly appropriate. In addition,  the results of the application of these assays reveal a great heterogeneity in the pathophysiologic factors and processes that contribute to disease, suggesting that there is a need to tailor, or 'personalize,' medicines to the nuanced and often unique features possessed by individual patients. Given how important data-intensive assays are to revealing appropriate intervention targets and strategies for  treating an individual with a disease, AI can play an important role in the development of personalized medicines. We describe many areas where AI can play such a role and argue that AI's ability to advance personalized medicine will depend critically on not only the refinement of relevant assays, but also on ways of storing, aggregating, accessing, and ultimately integrating, the data they produce. We also point out the limitations of many AI techniques in developing personalized medicines as well as consider areas for further research.","container-title":"Cancer Treatment and Research","DOI":"10.1007/978-3-030-16391-4_11","ISSN":"0927-3042","journalAbbreviation":"Cancer Treat Res","language":"eng","note":"PMID: 31209850\nPMCID: PMC7580505","page":"265-283","source":"PubMed","title":"Artificial Intelligence and Personalized Medicine","volume":"178","author":[{"family":"Schork","given":"Nicholas J."}],"issued":{"date-parts":[["2019"]]}}}],"schema":"https://github.com/citation-style-language/schema/raw/master/csl-citation.json"} </w:instrText>
      </w:r>
      <w:r w:rsidR="00452582" w:rsidRPr="009B362E">
        <w:rPr>
          <w:color w:val="000000"/>
        </w:rPr>
        <w:fldChar w:fldCharType="separate"/>
      </w:r>
      <w:r w:rsidR="00D32E35" w:rsidRPr="009B362E">
        <w:rPr>
          <w:vertAlign w:val="superscript"/>
        </w:rPr>
        <w:t>41</w:t>
      </w:r>
      <w:r w:rsidR="00452582" w:rsidRPr="009B362E">
        <w:rPr>
          <w:color w:val="000000"/>
        </w:rPr>
        <w:fldChar w:fldCharType="end"/>
      </w:r>
      <w:r w:rsidRPr="009B362E">
        <w:rPr>
          <w:color w:val="000000"/>
        </w:rPr>
        <w:t>. With this personalised approach, patients are guaranteed to receive pharmaceuticals that are matched to their specific need, improving therapeutic outcomes and reducing unpleasant reactions. Furthermore, by reviewing patient records and medication profiles, AI systems may quickly identify potential drug interactions and allergies. By proactively identifying potentially dangerous combinations, chemists can lower the possibility of side effects</w:t>
      </w:r>
      <w:r w:rsidR="00452582" w:rsidRPr="009B362E">
        <w:rPr>
          <w:color w:val="000000"/>
        </w:rPr>
        <w:t xml:space="preserve"> </w:t>
      </w:r>
      <w:r w:rsidR="00452582" w:rsidRPr="009B362E">
        <w:rPr>
          <w:color w:val="000000"/>
        </w:rPr>
        <w:fldChar w:fldCharType="begin"/>
      </w:r>
      <w:r w:rsidR="00D32E35" w:rsidRPr="009B362E">
        <w:rPr>
          <w:color w:val="000000"/>
        </w:rPr>
        <w:instrText xml:space="preserve"> ADDIN ZOTERO_ITEM CSL_CITATION {"citationID":"zRUVBHKH","properties":{"formattedCitation":"\\super 41\\nosupersub{}","plainCitation":"41","noteIndex":0},"citationItems":[{"id":31,"uris":["http://zotero.org/users/local/4WXzqqet/items/5NWBVN4S"],"itemData":{"id":31,"type":"article-journal","abstract":"The development of high-throughput, data-intensive biomedical research assays and technologies has created a need for researchers to develop strategies for analyzing, integrating, and interpreting the massive amounts of data they generate. Although a wide variety of statistical methods have been designed to accommodate 'big data,'  experiences with the use of artificial intelligence (AI) techniques suggest that they might be particularly appropriate. In addition,  the results of the application of these assays reveal a great heterogeneity in the pathophysiologic factors and processes that contribute to disease, suggesting that there is a need to tailor, or 'personalize,' medicines to the nuanced and often unique features possessed by individual patients. Given how important data-intensive assays are to revealing appropriate intervention targets and strategies for  treating an individual with a disease, AI can play an important role in the development of personalized medicines. We describe many areas where AI can play such a role and argue that AI's ability to advance personalized medicine will depend critically on not only the refinement of relevant assays, but also on ways of storing, aggregating, accessing, and ultimately integrating, the data they produce. We also point out the limitations of many AI techniques in developing personalized medicines as well as consider areas for further research.","container-title":"Cancer Treatment and Research","DOI":"10.1007/978-3-030-16391-4_11","ISSN":"0927-3042","journalAbbreviation":"Cancer Treat Res","language":"eng","note":"PMID: 31209850\nPMCID: PMC7580505","page":"265-283","source":"PubMed","title":"Artificial Intelligence and Personalized Medicine","volume":"178","author":[{"family":"Schork","given":"Nicholas J."}],"issued":{"date-parts":[["2019"]]}}}],"schema":"https://github.com/citation-style-language/schema/raw/master/csl-citation.json"} </w:instrText>
      </w:r>
      <w:r w:rsidR="00452582" w:rsidRPr="009B362E">
        <w:rPr>
          <w:color w:val="000000"/>
        </w:rPr>
        <w:fldChar w:fldCharType="separate"/>
      </w:r>
      <w:r w:rsidR="00D32E35" w:rsidRPr="009B362E">
        <w:rPr>
          <w:vertAlign w:val="superscript"/>
        </w:rPr>
        <w:t>41</w:t>
      </w:r>
      <w:r w:rsidR="00452582" w:rsidRPr="009B362E">
        <w:rPr>
          <w:color w:val="000000"/>
        </w:rPr>
        <w:fldChar w:fldCharType="end"/>
      </w:r>
      <w:r w:rsidRPr="009B362E">
        <w:rPr>
          <w:color w:val="000000"/>
        </w:rPr>
        <w:t>.</w:t>
      </w:r>
    </w:p>
    <w:p w14:paraId="4945883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B870B3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predictive capabilities of AI extend to medication supply chain management as well. By analyzing historical data and external factors, AI can forecast medication shortages and supply chain disruption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BWYA76px","properties":{"formattedCitation":"\\super 42\\nosupersub{}","plainCitation":"42","noteIndex":0},"citationItems":[{"id":37,"uris":["http://zotero.org/users/local/4WXzqqet/items/E2LZPA8Q"],"itemData":{"id":37,"type":"article-journal","abstract":"Drug shortages are a global and complex issue having negative impacts on patients, pharmacists, and the broader health care system. Using sales data from 22 Canadian pharmacies and historical drug shortage data, we built machine learning models predicting shortages for the majority of the drugs in the most-dispensed interchangeable groups in Canada. When breaking drug shortages into four classes (none, low, medium, high), we were able to correctly predict the shortage class with 69% accuracy and a kappa value of 0.44, one month in advance, without access to any inventory data from drug manufacturers and suppliers. We also predicted 59% of the shortages deemed to be most impactful (given the demand for the drugs and the potential lack of interchangeable options). The models consider many variables, including the average days of a drug supply per patient, the total days of a drug supply, previous shortages, and the hierarchy of drugs within different drug groups and therapeutic classes. Once in production, the models will allow pharmacists to optimize their orders and inventories, and ultimately reduce the impact of drug shortages on their patients and operations.","container-title":"Health Care Management Science","DOI":"10.1007/s10729-022-09627-y","ISSN":"1572-9389","journalAbbreviation":"Health Care Manag Sci","language":"eng","note":"PMID: 36913071\nPMCID: PMC10009839","page":"1-17","source":"PubMed","title":"Predicting drug shortages using pharmacy data and machine learning","author":[{"family":"Pall","given":"Raman"},{"family":"Gauthier","given":"Yvan"},{"family":"Auer","given":"Sofia"},{"family":"Mowaswes","given":"Walid"}],"issued":{"date-parts":[["2023",3,13]]}}}],"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2</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is foresight enables pharmacies to maintain optimal stock levels, preventing treatment delays for patients. Furthermore, AI algorithms can calculate ideal dosage regimens based on individual patient characteristics, thereby maximizing medication effectiveness while minimizing side effects. AI's contributions to patient care within pharmacy systems are equally compelling. Medication adherence is a critical concern, particularly for patients with chronic conditions. AI-powered applications can send timely reminders to patients, ensuring they adhere to their medication schedules. Additionally, wearable devices and remote monitoring tools integrated with AI can track patient health indicators and medication responses in real-time</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08yvpwcm","properties":{"formattedCitation":"\\super 43\\nosupersub{}","plainCitation":"43","noteIndex":0},"citationItems":[{"id":40,"uris":["http://zotero.org/users/local/4WXzqqet/items/HX6WI23P"],"itemData":{"id":40,"type":"article-journal","abstract":"With the rapid advancement of information and communication technology (ICT), big data, and artificial intelligence (AI), intelligent healthcare systems have emerged, including the integration of healthcare systems with capital, the introduction of healthcare systems into long-term care institutions, and the integration of measurement data for care or exposure. These systems provide comprehensive communication and home exposure reports and enable the involvement of rehabilitation specialists and other experts. Silver technology enables the realization of health management in long-term care services, workplace care, and health applications, facilitating disease prevention and control, improving disease management, reducing home isolation, alleviating family burden in terms of nursing, and promoting health and disease control. Research and development efforts in forward-looking cross-domain precision health technology, system construction, testing, and integration are carried out. This integrated project consists of two main components. The Integrated Intelligent Long-Term Care Service Management System focuses on building a personalized care service system for the elderly, encompassing health, nutrition, diet, and health education aspects. The Wearable Internet of Things Care System primarily supports the development of portable physiological signal detection devices and electronic fences.","container-title":"Sensors","DOI":"10.3390/s23135913","ISSN":"1424-8220","issue":"13","journalAbbreviation":"Sensors","language":"en","page":"5913","source":"DOI.org (Crossref)","title":"Integrating Artificial Intelligence and Wearable IoT System in Long-Term Care Environments","volume":"23","author":[{"family":"Wang","given":"Wei-Hsun"},{"family":"Hsu","given":"Wen-Shin"}],"issued":{"date-parts":[["2023",6,26]]}}}],"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3</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is allows pharmacists to intervene promptly if any issues arise, facilitating proactive patient care. Furthermore, AI algorithms can detect early signs of adverse drug reactions, empowering pharmacists to take immediate action and prevent potential complications.</w:t>
      </w:r>
    </w:p>
    <w:p w14:paraId="56C6B631"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204854E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Effective healthcare systems are built on operational efficiency, and AI has the potential to transform pharmacy operation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P3pkJM1V","properties":{"formattedCitation":"\\super 39\\nosupersub{}","plainCitation":"39","noteIndex":0},"citationItems":[{"id":132,"uris":["http://zotero.org/users/local/4WXzqqet/items/XSVW6LM8"],"itemData":{"id":132,"type":"article-journal","abstract":"Artificial Intelligence (AI) emerged as an intervention for data and number-related problems. This breakthrough has led to several technological advancements in virtually all fields from engineering to architecture, education, accounting, business, health, and so on. AI has come a long way in healthcare, having played significant roles in data and information storage and management – such as patient medical histories, medicine stocks, sale records, and so on; automated machines; software and computer applications like diagnostic tools such as MRI radiation technology, CT diagnosis and many more have all been created to aid and simplify healthcare measures. Inarguably, AI has revolutionized healthcare to be more effective and efficient and the pharmacy sector is not left out. During the past few years, a considerable amount of increasing interest in the uses of AI technology has been identified for analyzing as well as interpreting some important fields of pharmacy like drug discovery, dosage form designing, polypharmacology, and hospital pharmacy. Given the growing importance of AI, we wanted to create a comprehensive report which helps every practicing pharmacist understand the biggest breakthroughs which are assisted by the deployment of this field.","container-title":"INNOVATIONS in pharmacy","DOI":"10.24926/iip.v13i2.4839","ISSN":"2155-0417","issue":"2","journalAbbreviation":"Innov Pharm","page":"13","source":"DOI.org (Crossref)","title":"Artificial Intelligence (AI) in Pharmacy: An Overview of Innovations","title-short":"Artificial Intelligence (AI) in Pharmacy","volume":"13","author":[{"family":"Raza","given":"Muhammad Ahmer"},{"family":"Aziz","given":"Shireen"},{"family":"Noreen","given":"Misbah"},{"family":"Saeed","given":"Amna"},{"family":"Anjum","given":"Irfan"},{"family":"Ahmed","given":"Mudassar"},{"family":"Raza","given":"Shahid Masood"}],"issued":{"date-parts":[["2022",7,25]]}}}],"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9</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xml:space="preserve">. AI-powered automated prescription processing can greatly reduce the need for human intervention and the accompanying risk of mistakes. Through automation, the prescription fulfilment process is made more efficient and accurate. The potential of AI in inventory management may be seen in its ability to analyse historical data, demand trends, and expiration dates to optimise stock levels. The cost-effectiveness of pharmacies can be increased by avoiding waste and stockouts.Another area where AI may significantly improve workflow is in. AI is able to assist in the creation of effective workflows by analysing prescription filling habits. With the help of this knowledge, </w:t>
      </w:r>
      <w:r w:rsidRPr="009B362E">
        <w:rPr>
          <w:rFonts w:ascii="Times New Roman" w:eastAsia="Times New Roman" w:hAnsi="Times New Roman" w:cs="Times New Roman"/>
          <w:color w:val="000000"/>
          <w:sz w:val="24"/>
          <w:szCs w:val="24"/>
          <w:lang w:eastAsia="en-IN"/>
        </w:rPr>
        <w:lastRenderedPageBreak/>
        <w:t>pharmacists may better organise their resources, reduce wait times, and increase customer satisfaction</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OtG5iDBM","properties":{"formattedCitation":"\\super 39\\nosupersub{}","plainCitation":"39","noteIndex":0},"citationItems":[{"id":132,"uris":["http://zotero.org/users/local/4WXzqqet/items/XSVW6LM8"],"itemData":{"id":132,"type":"article-journal","abstract":"Artificial Intelligence (AI) emerged as an intervention for data and number-related problems. This breakthrough has led to several technological advancements in virtually all fields from engineering to architecture, education, accounting, business, health, and so on. AI has come a long way in healthcare, having played significant roles in data and information storage and management – such as patient medical histories, medicine stocks, sale records, and so on; automated machines; software and computer applications like diagnostic tools such as MRI radiation technology, CT diagnosis and many more have all been created to aid and simplify healthcare measures. Inarguably, AI has revolutionized healthcare to be more effective and efficient and the pharmacy sector is not left out. During the past few years, a considerable amount of increasing interest in the uses of AI technology has been identified for analyzing as well as interpreting some important fields of pharmacy like drug discovery, dosage form designing, polypharmacology, and hospital pharmacy. Given the growing importance of AI, we wanted to create a comprehensive report which helps every practicing pharmacist understand the biggest breakthroughs which are assisted by the deployment of this field.","container-title":"INNOVATIONS in pharmacy","DOI":"10.24926/iip.v13i2.4839","ISSN":"2155-0417","issue":"2","journalAbbreviation":"Innov Pharm","page":"13","source":"DOI.org (Crossref)","title":"Artificial Intelligence (AI) in Pharmacy: An Overview of Innovations","title-short":"Artificial Intelligence (AI) in Pharmacy","volume":"13","author":[{"family":"Raza","given":"Muhammad Ahmer"},{"family":"Aziz","given":"Shireen"},{"family":"Noreen","given":"Misbah"},{"family":"Saeed","given":"Amna"},{"family":"Anjum","given":"Irfan"},{"family":"Ahmed","given":"Mudassar"},{"family":"Raza","given":"Shahid Masood"}],"issued":{"date-parts":[["2022",7,25]]}}}],"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9</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In parallel, AI-driven robotic dispensing systems have the capability to accurately and swiftly dispense medications. By automating this process, pharmacists can focus more on patient counseling and clinical services, ultimately improving the overall quality of care provided. It can be difficult to easily integrate AI with current pharmacy management systems, which could lead to compatibility problems and data migration difficulties. Additionally, ethical issues must be taken into account, especially when AI systems are used in crucial medical care decision-making processes. It is crucial to make sure AI algorithms are transparent, accountable, and compliant with ethical standards.</w:t>
      </w:r>
    </w:p>
    <w:p w14:paraId="11ED4F3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58041CF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lthough the potential benefits of AI in pharmaceutical systems are promising, there are a number of challenges that need to be considered. Because pharmacy systems handle sensitive patient data, data security and privacy are of the utmost importance. The protection of patient data depends on compliance with rules like HIPAA</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UK6NW0aC","properties":{"formattedCitation":"\\super 44\\nosupersub{}","plainCitation":"44","noteIndex":0},"citationItems":[{"id":48,"uris":["http://zotero.org/users/local/4WXzqqet/items/SL3Z82UK"],"itemData":{"id":48,"type":"chapter","abstract":"Ethical health research and privacy protections both provide valuable benefits to society. Health research is vital to improving human health and health care. Protecting patients involved in research from harm and preserving their rights is essential to ethical research. The primary justification for protecting personal privacy is to protect the interests of individuals. In contrast, the primary justification for collecting personally identifiable health information for health research is to benefit society. But it is important to stress that privacy also has value at the societal level, because it permits complex activities, including research and public health activities to be carried out in ways that protect individuals’ dignity. At the same time, health research can benefit individuals, for example, when it facilitates access to new therapies, improved diagnostics, and more effective ways to prevent illness and deliver care.","container-title":"Beyond the HIPAA Privacy Rule: Enhancing Privacy, Improving Health Through Research","language":"en","publisher":"National Academies Press (US)","source":"www.ncbi.nlm.nih.gov","title":"The Value and Importance of Health Information Privacy","URL":"https://www.ncbi.nlm.nih.gov/books/NBK9579/","author":[{"family":"Nass","given":"Sharyl J."},{"family":"Levit","given":"Laura A."},{"family":"Gostin","given":"Lawrence O."},{"family":"Rule","given":"Institute of Medicine (US) Committee on Health Research and the Privacy of Health Information: The HIPAA Privacy"}],"accessed":{"date-parts":[["2023",8,26]]},"issued":{"date-parts":[["200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4</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e initial investment required for establishing AI systems, which includes technology, infrastructure, and staff training, is another problem that pharmacies must cope with. It is important to carefully balance the initial costs vs the long-term benefits. The integration of AI into pharmacy systems presents a transformative opportunity to enhance patient care, drug management, and operational effectiveness. Patient outcomes could be dramatically improved by using AI to detect drug interactions, customise treatment plans, and optimise dosing schedules. Remote health monitoring, early adverse event detection, and medication adherence tracking all contribute to improved patient care</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XTbCpdCY","properties":{"formattedCitation":"\\super 20\\nosupersub{}","plainCitation":"20","noteIndex":0},"citationItems":[{"id":50,"uris":["http://zotero.org/users/local/4WXzqqet/items/IJUTKJFZ"],"itemData":{"id":50,"type":"article-journal","abstract":"Artificial intelligence (AI) tools are increasingly being used within healthcare for various purposes, including helping patients to adhere to drug regimens. The aim of this narrative review was to describe: (1) studies on AI tools that can be used to measure and increase medication adherence in patients with non-communicable diseases (NCDs); (2) the benefits of using AI for these purposes; (3) challenges of the use of AI in healthcare; and (4) priorities for future research. We discuss the current AI technologies, including mobile phone applications, reminder systems, tools for patient empowerment, instruments that can be used in integrated care, and machine learning. The use of AI may be key to understanding the complex interplay of factors that underly medication non-adherence in NCD patients. AI-assisted interventions aiming to improve communication between patients and physicians, monitor drug consumption, empower patients, and ultimately, increase adherence levels may lead to better clinical outcomes and increase the quality of life of NCD patients. However, the use of AI in healthcare is challenged by numerous factors; the characteristics of users can impact the effectiveness of an AI tool, which may lead to further inequalities in healthcare, and there may be concerns that it could depersonalize medicine. The success and widespread use of AI technologies will depend on data storage capacity, processing power, and other infrastructure capacities within healthcare systems. Research is needed to evaluate the effectiveness of AI solutions in different patient groups and establish the barriers to widespread adoption, especially in light of the COVID-19 pandemic, which has led to a rapid increase in the use and development of digital health technologies.","container-title":"Frontiers in Digital Health","DOI":"10.3389/fdgth.2021.669869","ISSN":"2673-253X","journalAbbreviation":"Front. Digit. Health","page":"669869","source":"DOI.org (Crossref)","title":"Artificial Intelligence Solutions to Increase Medication Adherence in Patients With Non-communicable Diseases","volume":"3","author":[{"family":"Babel","given":"Aditi"},{"family":"Taneja","given":"Richi"},{"family":"Mondello Malvestiti","given":"Franco"},{"family":"Monaco","given":"Alessandro"},{"family":"Donde","given":"Shaantanu"}],"issued":{"date-parts":[["2021",6,2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20</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dditionally, AI-driven automation enhances the efficiency of workflows, inventory management, and prescription processing.</w:t>
      </w:r>
    </w:p>
    <w:p w14:paraId="30D8D800"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9E3336C" w14:textId="77777777" w:rsidR="00A01A38" w:rsidRPr="009B362E" w:rsidRDefault="00A01A38" w:rsidP="00A01A38">
      <w:pPr>
        <w:spacing w:after="0" w:line="240" w:lineRule="auto"/>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t>However, there are a number of obstacles to overcome when implementing AI in pharmacy systems, including issues with data protection, the need for an upfront investment, difficult integration, and ethical issues. Pharmacies can fully utilise the potential of AI while protecting patient safety and regulatory compliance by navigating these difficulties carefully and ethically. AI technology is poised to play a larger role in pharmacy systems as it develops, which will ultimately lead to a more patient-centered, effective, and efficient healthcare ecosystem.</w:t>
      </w:r>
    </w:p>
    <w:p w14:paraId="6C386B48" w14:textId="77777777" w:rsidR="00452582" w:rsidRPr="009B362E" w:rsidRDefault="00452582" w:rsidP="00A01A38">
      <w:pPr>
        <w:spacing w:after="0" w:line="240" w:lineRule="auto"/>
        <w:rPr>
          <w:rFonts w:ascii="Times New Roman" w:eastAsia="Times New Roman" w:hAnsi="Times New Roman" w:cs="Times New Roman"/>
          <w:color w:val="000000"/>
          <w:sz w:val="24"/>
          <w:szCs w:val="24"/>
          <w:lang w:eastAsia="en-IN"/>
        </w:rPr>
      </w:pPr>
    </w:p>
    <w:p w14:paraId="4B789A13" w14:textId="11A72162" w:rsidR="00452582" w:rsidRPr="009B362E" w:rsidRDefault="00452582" w:rsidP="00A01A38">
      <w:pPr>
        <w:spacing w:after="0" w:line="240" w:lineRule="auto"/>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t xml:space="preserve">SCOPE FOR FUTURE WORK </w:t>
      </w:r>
    </w:p>
    <w:p w14:paraId="6CBB9A8C" w14:textId="77777777" w:rsidR="00452582" w:rsidRPr="009B362E" w:rsidRDefault="00452582" w:rsidP="00A01A38">
      <w:pPr>
        <w:spacing w:after="0" w:line="240" w:lineRule="auto"/>
        <w:rPr>
          <w:rFonts w:ascii="Times New Roman" w:eastAsia="Times New Roman" w:hAnsi="Times New Roman" w:cs="Times New Roman"/>
          <w:sz w:val="24"/>
          <w:szCs w:val="24"/>
          <w:lang w:eastAsia="en-IN"/>
        </w:rPr>
      </w:pPr>
    </w:p>
    <w:p w14:paraId="7424F04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integration of artificial intelligence (AI) into pharmacy systems opens up a wide range of opportunities and offers paths that could completely transform healthcare procedures. The development of precision medicine is one of the bright futures</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TY6k2Is6","properties":{"formattedCitation":"\\super 39\\nosupersub{}","plainCitation":"39","noteIndex":0},"citationItems":[{"id":132,"uris":["http://zotero.org/users/local/4WXzqqet/items/XSVW6LM8"],"itemData":{"id":132,"type":"article-journal","abstract":"Artificial Intelligence (AI) emerged as an intervention for data and number-related problems. This breakthrough has led to several technological advancements in virtually all fields from engineering to architecture, education, accounting, business, health, and so on. AI has come a long way in healthcare, having played significant roles in data and information storage and management – such as patient medical histories, medicine stocks, sale records, and so on; automated machines; software and computer applications like diagnostic tools such as MRI radiation technology, CT diagnosis and many more have all been created to aid and simplify healthcare measures. Inarguably, AI has revolutionized healthcare to be more effective and efficient and the pharmacy sector is not left out. During the past few years, a considerable amount of increasing interest in the uses of AI technology has been identified for analyzing as well as interpreting some important fields of pharmacy like drug discovery, dosage form designing, polypharmacology, and hospital pharmacy. Given the growing importance of AI, we wanted to create a comprehensive report which helps every practicing pharmacist understand the biggest breakthroughs which are assisted by the deployment of this field.","container-title":"INNOVATIONS in pharmacy","DOI":"10.24926/iip.v13i2.4839","ISSN":"2155-0417","issue":"2","journalAbbreviation":"Innov Pharm","page":"13","source":"DOI.org (Crossref)","title":"Artificial Intelligence (AI) in Pharmacy: An Overview of Innovations","title-short":"Artificial Intelligence (AI) in Pharmacy","volume":"13","author":[{"family":"Raza","given":"Muhammad Ahmer"},{"family":"Aziz","given":"Shireen"},{"family":"Noreen","given":"Misbah"},{"family":"Saeed","given":"Amna"},{"family":"Anjum","given":"Irfan"},{"family":"Ahmed","given":"Mudassar"},{"family":"Raza","given":"Shahid Masood"}],"issued":{"date-parts":[["2022",7,25]]}}}],"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9</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With the aid of AI, treatment plans might be created that are perfectly suited to each patient's unique characteristics by analysing a multitude of patient data, including genetic profiles, medical histories, and current health measurements. Personalised medicine formulations, doses, and treatment plans could result from this, enhancing therapeutic effectiveness and reducing unpleasant responses.AI's abilities may also be used to alter drug discovery and development procedures. AI algorithms could find prospective therapeutic candidates and forecast their efficacy by carefully examining large datasets. This has the potential to drastically shorten the lifetime of drug development and lower the time and expense involved in bringing new medicines to market</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7poRhqEJ","properties":{"formattedCitation":"\\super 30\\nosupersub{}","plainCitation":"30","noteIndex":0},"citationItems":[{"id":14,"uris":["http://zotero.org/users/local/4WXzqqet/items/5CIQFVBB"],"itemData":{"id":14,"type":"article-journal","abstract":"Artificial intelligence (AI) has the potential to revolutionize the drug discovery process, offering improved efficiency, accuracy, and speed. However, the successful application of AI is dependent on the availability of high-quality data, the addressing of ethical concerns, and the recognition of the limitations of AI-based approaches. In this article, the benefits, challenges, and drawbacks of AI in this field are reviewed, and possible strategies and approaches for overcoming the present obstacles are proposed. The use of data augmentation, explainable AI, and the integration of AI with traditional experimental methods, as well as the potential advantages of AI in pharmaceutical research, are also discussed. Overall, this review highlights the potential of AI in drug discovery and provides insights into the challenges and opportunities for realizing its potential in this field. Note from the human authors: This article was created to test the ability of ChatGPT, a chatbot based on the GPT-3.5 language model, in terms of assisting human authors in writing review articles. The text generated by the AI following our instructions (see Supporting Information) was used as a starting point, and its ability to automatically generate content was evaluated. After conducting a thorough review, the human authors practically rewrote the manuscript, striving to maintain a balance between the original proposal and the scientific criteria. The advantages and limitations of using AI for this purpose are discussed in the last section.","container-title":"Pharmaceuticals","DOI":"10.3390/ph16060891","ISSN":"1424-8247","issue":"6","journalAbbreviation":"Pharmaceuticals","language":"en","page":"891","source":"DOI.org (Crossref)","title":"The Role of AI in Drug Discovery: Challenges, Opportunities, and Strategies","title-short":"The Role of AI in Drug Discovery","volume":"16","author":[{"family":"Blanco-González","given":"Alexandre"},{"family":"Cabezón","given":"Alfonso"},{"family":"Seco-González","given":"Alejandro"},{"family":"Conde-Torres","given":"Daniel"},{"family":"Antelo-Riveiro","given":"Paula"},{"family":"Piñeiro","given":"Ángel"},{"family":"Garcia-Fandino","given":"Rebeca"}],"issued":{"date-parts":[["2023",6,18]]}}}],"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0</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nother exciting option is the development of virtual pharmaceutical assistants powered by AI. These virtual entities might answer questions, give instructions on proper usage, and supply patients with real-time pharmaceutical information. Such improvements in patient education could encourage people to actively manage their health and prescriptions.</w:t>
      </w:r>
    </w:p>
    <w:p w14:paraId="4822EB13"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lastRenderedPageBreak/>
        <w:br/>
      </w:r>
    </w:p>
    <w:p w14:paraId="7EA1078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nother frontier is the real-time monitoring of patient health using wearable technology and sensors coupled to the Internet of Things (IoT) and AI</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acxG2YyC","properties":{"formattedCitation":"\\super 45\\nosupersub{}","plainCitation":"45","noteIndex":0},"citationItems":[{"id":57,"uris":["http://zotero.org/users/local/4WXzqqet/items/89HEK9UB"],"itemData":{"id":57,"type":"article-journal","abstract":"Generally, cloud computing is integrated with wireless sensor network to enable the monitoring systems and it improves the quality of service. The sensed patient data are monitored with biosensors without considering the patient datatype and this minimizes the work of hospitals and physicians. Wearable sensor devices and the Internet of Medical Things (IoMT) have changed the health service, resulting in faster monitoring, prediction, diagnosis, and treatment. Nevertheless, there have been difficulties that need to be resolved by the use of AI methods. The primary goal of this study is to introduce an AI-powered, IoMT telemedicine infrastructure for E-healthcare. In this paper, initially the data collection from the patient body is made using the sensed devices and the information are transmitted through the gateway/Wi-Fi and is stored in IoMT cloud repository. The stored information is then acquired, preprocessed to refine the collected data. The features from preprocessed data are extracted by means of high dimensional Linear Discriminant analysis (LDA) and the best optimal features are selected using reconfigured multi-objective cuckoo search algorithm (CSA). The prediction of abnormal/normal data is made by using Hybrid ResNet 18 and GoogleNet classifier (HRGC). The decision is then made whether to send alert to hospitals/healthcare personnel or not. If the expected results are satisfactory, the participant information is saved in the internet for later use. At last, the performance analysis is carried so as to validate the efficiency of proposed mechanism.","container-title":"Frontiers in Physiology","DOI":"10.3389/fphys.2023.1125952","ISSN":"1664-042X","journalAbbreviation":"Front. Physiol.","page":"1125952","source":"DOI.org (Crossref)","title":"A smart IoMT based architecture for E-healthcare patient monitoring system using artificial intelligence algorithms","volume":"14","author":[{"family":"A","given":"Ahila"},{"family":"Dahan","given":"Fadl"},{"family":"Alroobaea","given":"Roobaea"},{"family":"Alghamdi","given":"Wael. Y."},{"literal":"Mustafa Khaja Mohammed"},{"family":"Hajjej","given":"Fahima"},{"literal":"Deema Mohammed Alsekait"},{"family":"Raahemifar","given":"Kaamran"}],"issued":{"date-parts":[["2023",1,30]]}}}],"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5</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is ongoing health monitoring could help with drug modifications and early intervention to prevent negative outcomes. The potential of AI could be used to advance the study of medication interaction prediction. AI systems could predict potential interactions based on extensive patient data, going beyond merely identifying known interactions. This would greatly lower the likelihood of adverse events and improve patient safety</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EoohGq0j","properties":{"formattedCitation":"\\super 46\\nosupersub{}","plainCitation":"46","noteIndex":0},"citationItems":[{"id":59,"uris":["http://zotero.org/users/local/4WXzqqet/items/EKPPV6NW"],"itemData":{"id":59,"type":"article-journal","abstract":"Abstract\n            Artificial intelligence (AI) represents a valuable tool that could be used to improve the safety of care. Major adverse events in healthcare include: healthcare-associated infections, adverse drug events, venous thromboembolism, surgical complications, pressure ulcers, falls, decompensation, and diagnostic errors. The objective of this scoping review was to summarize the relevant literature and evaluate the potential of AI to improve patient safety in these eight harm domains. A structured search was used to query MEDLINE for relevant articles. The scoping review identified studies that described the application of AI for prediction, prevention, or early detection of adverse events in each of the harm domains. The AI literature was narratively synthesized for each domain, and findings were considered in the context of incidence, cost, and preventability to make projections about the likelihood of AI improving safety. Three-hundred and ninety-two studies were included in the scoping review. The literature provided numerous examples of how AI has been applied within each of the eight harm domains using various techniques. The most common novel data were collected using different types of sensing technologies: vital sign monitoring, wearables, pressure sensors, and computer vision. There are significant opportunities to leverage AI and novel data sources to reduce the frequency of harm across all domains. We expect AI to have the greatest impact in areas where current strategies are not effective, and integration and complex analysis of novel, unstructured data are necessary to make accurate predictions; this applies specifically to adverse drug events, decompensation, and diagnostic errors.","container-title":"npj Digital Medicine","DOI":"10.1038/s41746-021-00423-6","ISSN":"2398-6352","issue":"1","journalAbbreviation":"npj Digit. Med.","language":"en","page":"54","source":"DOI.org (Crossref)","title":"The potential of artificial intelligence to improve patient safety: a scoping review","title-short":"The potential of artificial intelligence to improve patient safety","volume":"4","author":[{"family":"Bates","given":"David W."},{"family":"Levine","given":"David"},{"family":"Syrowatka","given":"Ania"},{"family":"Kuznetsova","given":"Masha"},{"family":"Craig","given":"Kelly Jean Thomas"},{"family":"Rui","given":"Angela"},{"family":"Jackson","given":"Gretchen Purcell"},{"family":"Rhee","given":"Kyu"}],"issued":{"date-parts":[["2021",3,1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6</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w:t>
      </w:r>
    </w:p>
    <w:p w14:paraId="02AB894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9BE801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I has the potential to change the idea of pharmacovigilance as well. Artificial intelligence (AI) systems could quickly identify possible safety risks by continuously monitoring post-market medication safety data, outperforming current techniques in this regard. This proactive approach might strengthen pharmacovigilance initiatives and promote a safer pharmaceutical environment.</w:t>
      </w:r>
    </w:p>
    <w:p w14:paraId="6C44287A"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p>
    <w:p w14:paraId="0DD1BD6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LIMITATIONS</w:t>
      </w:r>
    </w:p>
    <w:p w14:paraId="425C1B7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6296988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trajectory of Artificial Intelligence (AI) within pharmacy presents an expansive realm of untapped potential, offering a prolific scope for future endeavors. The integration of AI with pharmacy practice and education is poised to deepen, fostering more intricate pharmacological simulations, personalized learning pathways, and refined assessment methodologies. Novel AI-driven diagnostic tools hold promise, enabling rapid disease identification and optimized treatment regimens. Additionally, collaborative AI frameworks may expedite international pharmacovigilance efforts, fortifying global drug safety networks.</w:t>
      </w:r>
    </w:p>
    <w:p w14:paraId="4665FC8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5196D66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In the domain of drug design and development, AI's evolution may encompass the discovery of novel compounds with unprecedented specificity, thereby addressing unmet therapeutic needs. Enhanced AI-augmented clinical trial design and patient stratification methodologies could streamline drug evaluation processes, culminating in expedited drug approvals and expanded therapeutic options.</w:t>
      </w:r>
    </w:p>
    <w:p w14:paraId="22AC5988"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p>
    <w:p w14:paraId="48F372A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Despite its profound potential, the integration of AI in pharmacy is not devoid of limitations and considerations. Ethical quandaries arise concerning the autonomous decision-making roles of AI in patient care scenarios. The intricacies of data privacy and security must be vigilantly navigated to ensure the safeguarding of sensitive patient information within AI systems. Furthermore, the potential for algorithmic bias demands rigorous scrutiny to avert inadvertent disparities in treatment recommendations.</w:t>
      </w:r>
    </w:p>
    <w:p w14:paraId="3E8225A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21EAEE87"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echnical challenges, including algorithm interpretability and generalizability, merit concerted attention to ensure robust and reliable AI-driven insights. Additionally, the financial investments and technical infrastructure required for seamless AI integration pose potential barriers, particularly for resource-constrained settings.</w:t>
      </w:r>
    </w:p>
    <w:p w14:paraId="4CCD84B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36A1C62" w14:textId="77777777" w:rsidR="00A01A38" w:rsidRPr="009B362E" w:rsidRDefault="00A01A38" w:rsidP="00A01A38">
      <w:pPr>
        <w:spacing w:after="0" w:line="240" w:lineRule="auto"/>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lastRenderedPageBreak/>
        <w:t>As AI's journey converges with pharmacy, a proactive approach to these limitations is imperative, coupling meticulous research with conscientious ethical considerations. By steering a prudent course through these complexities, the envisioned future of AI-augmented pharmacy practice can be realized, fostering a landscape defined by precision, innovation, and compassionate patient care.</w:t>
      </w:r>
    </w:p>
    <w:p w14:paraId="18CF874A" w14:textId="77777777" w:rsidR="00A01A38" w:rsidRPr="009B362E" w:rsidRDefault="00A01A38" w:rsidP="00A01A38">
      <w:pPr>
        <w:spacing w:after="0" w:line="240" w:lineRule="auto"/>
        <w:rPr>
          <w:rFonts w:ascii="Times New Roman" w:eastAsia="Times New Roman" w:hAnsi="Times New Roman" w:cs="Times New Roman"/>
          <w:color w:val="000000"/>
          <w:sz w:val="24"/>
          <w:szCs w:val="24"/>
          <w:lang w:eastAsia="en-IN"/>
        </w:rPr>
      </w:pPr>
    </w:p>
    <w:p w14:paraId="6C85D16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64BEA2F2"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longside the array of prospects, it's vital to recognize the limitations that AI in pharmacy systems might encounter:Data quality and bias pose a critical challenge. The accuracy of AI systems heavily relies on high-quality, diverse, and representative data. Inaccurate or biased data used to train these systems can lead to skewed outcomes and flawed predictions. Ethical considerations also loom large when AI enters the realm of critical decision-making. Ensuring the transparency, accountability, and impartiality of AI algorithms becomes imperative to maintain patient trust.</w:t>
      </w:r>
    </w:p>
    <w:p w14:paraId="007E11F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F848B8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Regulatory hurdles are an inevitable part of integrating AI in pharmacy. The swift pace of AI's advancement can outpace the establishment of comprehensive regulatory frameworks, raising uncertainties regarding compliance and patient safety</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Nb6WdTLq","properties":{"formattedCitation":"\\super 47\\nosupersub{}","plainCitation":"47","noteIndex":0},"citationItems":[{"id":61,"uris":["http://zotero.org/users/local/4WXzqqet/items/BJTPGAWY"],"itemData":{"id":61,"type":"article-journal","container-title":"Drug Discovery Today","DOI":"10.1016/j.drudis.2023.103700","ISSN":"13596446","issue":"9","journalAbbreviation":"Drug Discovery Today","language":"en","page":"103700","source":"DOI.org (Crossref)","title":"Artificial intelligence in pharmaceutical regulatory affairs","volume":"28","author":[{"family":"Patil","given":"Ruchika S."},{"family":"Kulkarni","given":"Samruddhi B."},{"family":"Gaikwad","given":"Vinod L."}],"issued":{"date-parts":[["2023",9]]}}}],"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7</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e establishment of clear guidelines for the responsible application of AI in pharmacy is paramount.</w:t>
      </w:r>
    </w:p>
    <w:p w14:paraId="1AE9562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49A8CF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Safeguarding data privacy and security becomes a more complex endeavor as pharmacy systems handle sensitive patient information. Balancing the benefits of AI with stringent data protection measures is crucial to uphold patient confidentiality.Moreover, while AI can enhance decision-making processes, it cannot replace the expertise of human pharmacists entirely. The nuanced understanding of patient needs and clinical judgment that human professionals provide remains irreplaceable.</w:t>
      </w:r>
    </w:p>
    <w:p w14:paraId="381E395E"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A8BA4F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dditionally, the initial investment required for AI implementation presents a significant challenge. The costs associated with technology, infrastructure, and staff training could be prohibitive for smaller pharmacies, limiting their access to AI-driven advancements.Lastly, the intricacies of seamlessly integrating AI with existing pharmacy management systems cannot be underestimated. Compatibility issues, technical challenges, and data migration complexities can emerge, complicating the integration process.</w:t>
      </w:r>
    </w:p>
    <w:p w14:paraId="5A454F9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00AE0A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integration of AI in pharmacy systems is a journey that requires collaboration among various stakeholders, including healthcare professionals, technologists, regulators, and patients. Addressing the limitations and challenges while harnessing the prospects of AI is a complex yet pivotal task. Through diligent effort, responsible implementation, and continuous refinement, the field of pharmacy can effectively leverage AI's potential to enhance patient care, optimize operations, and push the boundaries of medical innovation. The harmonious convergence of AI and pharmacy holds the promise of a future healthcare landscape that is more precise, patient-centered, and transformative than ever before.</w:t>
      </w:r>
    </w:p>
    <w:p w14:paraId="2C59DC4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E64A00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55C1FA2"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A3663B0"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Embracing Opportunities Amidst Challenges</w:t>
      </w:r>
    </w:p>
    <w:p w14:paraId="139B4EF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8317FF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 xml:space="preserve">The amalgamation of Artificial Intelligence (AI) with pharmacy systems ushers in a realm of immense potential and complex challenges. The fusion of technological innovation and pharmaceutical practice opens doors to transformative advancements in medication </w:t>
      </w:r>
      <w:r w:rsidRPr="009B362E">
        <w:rPr>
          <w:rFonts w:ascii="Times New Roman" w:eastAsia="Times New Roman" w:hAnsi="Times New Roman" w:cs="Times New Roman"/>
          <w:color w:val="000000"/>
          <w:sz w:val="24"/>
          <w:szCs w:val="24"/>
          <w:lang w:eastAsia="en-IN"/>
        </w:rPr>
        <w:lastRenderedPageBreak/>
        <w:t>management, patient care, and operational efficiency. However, this exciting trajectory is accompanied by a tapestry of intricacies and constraints that demand a cautious and strategic approach. This comprehensive exploration delves into the dual landscape of opportunities and challenges posed by AI in pharmacy, emphasizing the need for a balanced course that harnesses its capabilities while safeguarding patient welfare, ethical considerations, and regulatory adherence.</w:t>
      </w:r>
    </w:p>
    <w:p w14:paraId="2E0835C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C04BCF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Embracing Opportunities</w:t>
      </w:r>
    </w:p>
    <w:p w14:paraId="2CD2DC4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059434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vista of future prospects facilitated by AI integration into pharmacy is expansive, offering a tapestry of possibilities that can redefine healthcare practices. Foremost among these possibilities is the paradigm shift towards precision medicine. AI's analytical prowess enables the customization of treatment plans by deciphering intricate patient data, including genetic profiles, medical histories, and real-time health metrics. This evolution promises patient-centric care that optimizes therapeutic outcomes while minimizing adverse reactions.</w:t>
      </w:r>
    </w:p>
    <w:p w14:paraId="6B767FB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C0F4F0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nother compelling avenue is the acceleration of drug discovery and development. AI's capacity to analyze voluminous datasets can pinpoint potential drug candidates and predict their effectiveness</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tnDnGxTi","properties":{"formattedCitation":"\\super 32\\nosupersub{}","plainCitation":"32","noteIndex":0},"citationItems":[{"id":19,"uris":["http://zotero.org/users/local/4WXzqqet/items/XPF5IR87"],"itemData":{"id":19,"type":"article-journal","abstract":"Artificial intelligence-integrated drug discovery and development has accelerated the growth of the pharmaceutical sector, leading to a revolutionary change in the pharma industry. Here, we discuss areas of integration, tools, and techniques utilized in enforcing AI, ongoing challenges, and ways to overcome them.","container-title":"Drug Discovery Today","DOI":"10.1016/j.drudis.2020.10.010","ISSN":"1878-5832","issue":"1","journalAbbreviation":"Drug Discov Today","language":"eng","note":"PMID: 33099022\nPMCID: PMC7577280","page":"80-93","source":"PubMed","title":"Artificial intelligence in drug discovery and development","volume":"26","author":[{"family":"Paul","given":"Debleena"},{"family":"Sanap","given":"Gaurav"},{"family":"Shenoy","given":"Snehal"},{"family":"Kalyane","given":"Dnyaneshwar"},{"family":"Kalia","given":"Kiran"},{"family":"Tekade","given":"Rakesh K."}],"issued":{"date-parts":[["2021",1]]}}}],"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32</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is expedites the drug development lifecycle, effectively reducing costs and timelines in introducing novel medications.</w:t>
      </w:r>
    </w:p>
    <w:p w14:paraId="3258740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667DCE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emergence of AI-driven virtual pharmacy assistants presents an avenue of enriched patient engagement. These digital entities provide real-time medication insights, addressing inquiries, and furnishing guidance on proper usage. This empowers patients to take an active role in managing their health and treatments, fostering a culture of informed decision-making. Additionally, real-time health monitoring facilitated by wearable devices and sensors, coupled with AI capabilities, allows for continuous health surveillance. This real-time data paves the way for timely interventions and a comprehensive approach to patient care.AI's predictive prowess extends to drug interaction analysis, where algorithms can anticipate potential interactions based on comprehensive patient data. This proactive approach enhances patient safety by mitigating the risk of adverse events. Furthermore, the potential to revolutionize pharmacovigilance by monitoring post-market drug safety data in real-time holds the promise of ushering in an era of enhanced drug safety monitoring and efficient risk mitigation.</w:t>
      </w:r>
    </w:p>
    <w:p w14:paraId="599251C6"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5D57FA2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Confronting Challenges</w:t>
      </w:r>
    </w:p>
    <w:p w14:paraId="1325D470"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2D538DB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Amid the opportunities, a spectrum of challenges comes to the fore, necessitating strategic navigation and proactive mitigation. An imperative concern is data quality and bias. The efficacy of AI systems hinges on the availability of accurate, diverse, and representative data. Any biases or incompleteness in the data can lead to skewed outcomes and hinder the attainment of reliable insights.Ethical considerations loom prominently, especially when AI is entrusted with pivotal decisions in patient care. Ensuring transparency, accountability, and fairness in AI algorithms becomes paramount to preserve patient trust and uphold ethical standards. Regulatory hurdles further compound the landscape</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AkiEr5vJ","properties":{"formattedCitation":"\\super 48\\nosupersub{}","plainCitation":"48","noteIndex":0},"citationItems":[{"id":66,"uris":["http://zotero.org/users/local/4WXzqqet/items/8TND8ZXU"],"itemData":{"id":66,"type":"article-journal","abstract":"The legal and ethical issues that confront society due to Artificial Intelligence (AI) include privacy and surveillance, bias or discrimination, and potentially the philosophical challenge is the role of human judgment. Concerns about newer digital technologies becoming a new source of inaccuracy and data breaches have arisen as a result of its use. Mistakes in the procedure or protocol in the field of healthcare can have devastating consequences for the patient who is the victim of the error. Because patients come into contact with physicians at moments in their lives when they are most vulnerable, it is crucial to remember this. Currently, there are no well-defined regulations in place to address the legal and ethical issues that may arise due to the use of artificial intelligence in healthcare settings. This review attempts to address these pertinent issues highlighting the need for algorithmic transparency, privacy, and protection of all the beneficiaries involved and cybersecurity of associated vulnerabilities.","container-title":"Frontiers in Surgery","DOI":"10.3389/fsurg.2022.862322","ISSN":"2296-875X","journalAbbreviation":"Front. Surg.","page":"862322","source":"DOI.org (Crossref)","title":"Legal and Ethical Consideration in Artificial Intelligence in Healthcare: Who Takes Responsibility?","title-short":"Legal and Ethical Consideration in Artificial Intelligence in Healthcare","volume":"9","author":[{"family":"Naik","given":"Nithesh"},{"family":"Hameed","given":"B. M. Zeeshan"},{"family":"Shetty","given":"Dasharathraj K."},{"family":"Swain","given":"Dishant"},{"family":"Shah","given":"Milap"},{"family":"Paul","given":"Rahul"},{"family":"Aggarwal","given":"Kaivalya"},{"family":"Ibrahim","given":"Sufyan"},{"family":"Patil","given":"Vathsala"},{"family":"Smriti","given":"Komal"},{"family":"Shetty","given":"Suyog"},{"family":"Rai","given":"Bhavan Prasad"},{"family":"Chlosta","given":"Piotr"},{"family":"Somani","given":"Bhaskar K."}],"issued":{"date-parts":[["2022",3,14]]}}}],"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8</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The rapid evolution of AI can outpace existing frameworks, creating a gap in regulatory alignment. Thus, establishing comprehensive guidelines that align with the ethical and responsible use of AI in pharmacy becomes essential.</w:t>
      </w:r>
    </w:p>
    <w:p w14:paraId="7970E58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B220E0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lastRenderedPageBreak/>
        <w:t>Data privacy and security assume even greater prominence with AI integration. Pharmacy systems house sensitive patient data, heightening the importance of robust data protection mechanisms. The imperative is to strike a balance between reaping the benefits of AI and upholding stringent data privacy measures.</w:t>
      </w:r>
    </w:p>
    <w:p w14:paraId="64824145"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40EDC97"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While AI augments decision-making, it cannot entirely replace the expertise of human pharmacists. Human intuition, clinical judgment, and nuanced patient understanding remain irreplaceable aspects of healthcare. The initial investment required for AI implementation poses financial challenges, particularly for smaller pharmacies. Overcoming these investment barriers requires careful consideration of long-term benefits against initial costs.The complexities of seamlessly integrating AI with existing pharmacy systems demand meticulous planning. Compatibility issues, technical intricacies, and data migration complexities warrant astute management to ensure a smooth transition.</w:t>
      </w:r>
    </w:p>
    <w:p w14:paraId="7931759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97992B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Striking a Balance</w:t>
      </w:r>
    </w:p>
    <w:p w14:paraId="47FFA8B1"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5F75928"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Effectively navigating the terrain of AI in pharmacy necessitates a balanced approach that capitalizes on opportunities while mitigating challenges. Collaborative efforts among healthcare professionals, technologists, regulators, and patients are imperative to harmonize these aspects. The ethical dimension must remain at the forefront, ensuring that AI's capabilities are harnessed responsibly. Data integrity, privacy safeguards, and security measures should be non-negotiable pillars in this digital landscape.</w:t>
      </w:r>
    </w:p>
    <w:p w14:paraId="6D24189D"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1CD12B02"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Strategic planning plays a pivotal role in managing the financial implications of AI integration</w:t>
      </w:r>
      <w:r w:rsidR="00452582" w:rsidRPr="009B362E">
        <w:rPr>
          <w:rFonts w:ascii="Times New Roman" w:eastAsia="Times New Roman" w:hAnsi="Times New Roman" w:cs="Times New Roman"/>
          <w:color w:val="000000"/>
          <w:sz w:val="24"/>
          <w:szCs w:val="24"/>
          <w:lang w:eastAsia="en-IN"/>
        </w:rPr>
        <w:t xml:space="preserve"> </w:t>
      </w:r>
      <w:r w:rsidR="00452582" w:rsidRPr="009B362E">
        <w:rPr>
          <w:rFonts w:ascii="Times New Roman" w:eastAsia="Times New Roman" w:hAnsi="Times New Roman" w:cs="Times New Roman"/>
          <w:color w:val="000000"/>
          <w:sz w:val="24"/>
          <w:szCs w:val="24"/>
          <w:lang w:eastAsia="en-IN"/>
        </w:rPr>
        <w:fldChar w:fldCharType="begin"/>
      </w:r>
      <w:r w:rsidR="00D32E35" w:rsidRPr="009B362E">
        <w:rPr>
          <w:rFonts w:ascii="Times New Roman" w:eastAsia="Times New Roman" w:hAnsi="Times New Roman" w:cs="Times New Roman"/>
          <w:color w:val="000000"/>
          <w:sz w:val="24"/>
          <w:szCs w:val="24"/>
          <w:lang w:eastAsia="en-IN"/>
        </w:rPr>
        <w:instrText xml:space="preserve"> ADDIN ZOTERO_ITEM CSL_CITATION {"citationID":"7KaS1jsz","properties":{"formattedCitation":"\\super 49\\nosupersub{}","plainCitation":"49","noteIndex":0},"citationItems":[{"id":68,"uris":["http://zotero.org/users/local/4WXzqqet/items/M52LDG4A"],"itemData":{"id":68,"type":"article-journal","abstract":"Abstract\n            The authors develop a three-stage framework for strategic marketing planning, incorporating multiple artificial intelligence (AI) benefits: mechanical AI for automating repetitive marketing functions and activities, thinking AI for processing data to arrive at decisions, and feeling AI for analyzing interactions and human emotions. This framework lays out the ways that AI can be used for marketing research, strategy (segmentation, targeting, and positioning, STP), and actions. At the marketing research stage, mechanical AI can be used for data collection, thinking AI for market analysis, and feeling AI for customer understanding. At the marketing strategy (STP) stage, mechanical AI can be used for segmentation (segment recognition), thinking AI for targeting (segment recommendation), and feeling AI for positioning (segment resonance). At the marketing action stage, mechanical AI can be used for standardization, thinking AI for personalization, and feeling AI for relationalization. We apply this framework to various areas of marketing, organized by marketing 4Ps/4Cs, to illustrate the strategic use of AI.","container-title":"Journal of the Academy of Marketing Science","DOI":"10.1007/s11747-020-00749-9","ISSN":"0092-0703, 1552-7824","issue":"1","journalAbbreviation":"J. of the Acad. Mark. Sci.","language":"en","page":"30-50","source":"DOI.org (Crossref)","title":"A strategic framework for artificial intelligence in marketing","volume":"49","author":[{"family":"Huang","given":"Ming-Hui"},{"family":"Rust","given":"Roland T."}],"issued":{"date-parts":[["2021",1]]}}}],"schema":"https://github.com/citation-style-language/schema/raw/master/csl-citation.json"} </w:instrText>
      </w:r>
      <w:r w:rsidR="00452582" w:rsidRPr="009B362E">
        <w:rPr>
          <w:rFonts w:ascii="Times New Roman" w:eastAsia="Times New Roman" w:hAnsi="Times New Roman" w:cs="Times New Roman"/>
          <w:color w:val="000000"/>
          <w:sz w:val="24"/>
          <w:szCs w:val="24"/>
          <w:lang w:eastAsia="en-IN"/>
        </w:rPr>
        <w:fldChar w:fldCharType="separate"/>
      </w:r>
      <w:r w:rsidR="00D32E35" w:rsidRPr="009B362E">
        <w:rPr>
          <w:rFonts w:ascii="Times New Roman" w:hAnsi="Times New Roman" w:cs="Times New Roman"/>
          <w:sz w:val="24"/>
          <w:szCs w:val="24"/>
          <w:vertAlign w:val="superscript"/>
        </w:rPr>
        <w:t>49</w:t>
      </w:r>
      <w:r w:rsidR="00452582" w:rsidRPr="009B362E">
        <w:rPr>
          <w:rFonts w:ascii="Times New Roman" w:eastAsia="Times New Roman" w:hAnsi="Times New Roman" w:cs="Times New Roman"/>
          <w:color w:val="000000"/>
          <w:sz w:val="24"/>
          <w:szCs w:val="24"/>
          <w:lang w:eastAsia="en-IN"/>
        </w:rPr>
        <w:fldChar w:fldCharType="end"/>
      </w:r>
      <w:r w:rsidRPr="009B362E">
        <w:rPr>
          <w:rFonts w:ascii="Times New Roman" w:eastAsia="Times New Roman" w:hAnsi="Times New Roman" w:cs="Times New Roman"/>
          <w:color w:val="000000"/>
          <w:sz w:val="24"/>
          <w:szCs w:val="24"/>
          <w:lang w:eastAsia="en-IN"/>
        </w:rPr>
        <w:t>. A clear cost-benefit analysis can guide decision-making and ensure that the rewards outweigh the initial investment. The regulatory environment must evolve in tandem with AI advancements, providing timely guidelines that prioritize patient safety without stifling innovation. The preservation of human expertise and patient-centered care should underscore any AI integration strategy.</w:t>
      </w:r>
    </w:p>
    <w:p w14:paraId="1F6BBBD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03116E2A"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In summation, the journey of AI in pharmacy is both exhilarating and complex. Through strategic navigation of opportunities and challenges, AI's integration can usher in a healthcare landscape that is more precise, patient-centric, and transformative. This voyage requires a collective commitment to ethics, data security, regulatory compliance, and continuous collaboration. The future of AI in pharmacy holds immense promise, and by charting a prudent path forward, we can unlock an era of healthcare excellence.</w:t>
      </w:r>
    </w:p>
    <w:p w14:paraId="4EBBF2EF"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1B63A514"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58C0AA1C"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b/>
          <w:bCs/>
          <w:color w:val="000000"/>
          <w:sz w:val="24"/>
          <w:szCs w:val="24"/>
          <w:lang w:eastAsia="en-IN"/>
        </w:rPr>
        <w:t>CONCLUSION</w:t>
      </w:r>
    </w:p>
    <w:p w14:paraId="724AD6B3"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p>
    <w:p w14:paraId="3C1B8BC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In the intricate realm of pharmacy, the symbiotic integration of Artificial Intelligence (AI) stands poised to usher in a new era of precision, innovation, and patient-centric care. The vast canvas of AI applications, spanning drug design, therapeutic precision, and education, unveils opportunities that hold the potential to reshape pharmaceutical landscapes globally.</w:t>
      </w:r>
    </w:p>
    <w:p w14:paraId="07CD7FB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71A8B0E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 xml:space="preserve">As we navigate this transformative journey, it is imperative to address the challenges that arise in tandem. Ethical considerations must guide the ethical implementation of AI, ensuring that patient autonomy, privacy, and well-being remain at the forefront. Strides in algorithmic </w:t>
      </w:r>
      <w:r w:rsidRPr="009B362E">
        <w:rPr>
          <w:rFonts w:ascii="Times New Roman" w:eastAsia="Times New Roman" w:hAnsi="Times New Roman" w:cs="Times New Roman"/>
          <w:color w:val="000000"/>
          <w:sz w:val="24"/>
          <w:szCs w:val="24"/>
          <w:lang w:eastAsia="en-IN"/>
        </w:rPr>
        <w:lastRenderedPageBreak/>
        <w:t>transparency, bias mitigation, and interpretability are essential to cultivate a foundation of trust in AI-driven insights. Financial constraints and infrastructural challenges demand a concerted effort to democratize access to AI advancements, particularly in resource-constrained settings.</w:t>
      </w:r>
    </w:p>
    <w:p w14:paraId="6F981EBB"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39DFD369"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color w:val="000000"/>
          <w:sz w:val="24"/>
          <w:szCs w:val="24"/>
          <w:lang w:eastAsia="en-IN"/>
        </w:rPr>
        <w:t>The compass for future endeavors rests upon interdisciplinary collaboration, where academia, healthcare practitioners, and policymakers unite to harness AI's full potential. Rigorous research, continuous dialogue, and iterative adaptation will be the bedrock upon which AI's integration within pharmacy flourishes.</w:t>
      </w:r>
    </w:p>
    <w:p w14:paraId="5ABE3723" w14:textId="77777777" w:rsidR="00A01A38" w:rsidRPr="009B362E" w:rsidRDefault="00A01A38" w:rsidP="00A01A38">
      <w:pPr>
        <w:spacing w:after="0" w:line="240" w:lineRule="auto"/>
        <w:rPr>
          <w:rFonts w:ascii="Times New Roman" w:eastAsia="Times New Roman" w:hAnsi="Times New Roman" w:cs="Times New Roman"/>
          <w:sz w:val="24"/>
          <w:szCs w:val="24"/>
          <w:lang w:eastAsia="en-IN"/>
        </w:rPr>
      </w:pPr>
    </w:p>
    <w:p w14:paraId="4E562B4E" w14:textId="77777777" w:rsidR="00A01A38" w:rsidRDefault="00A01A38" w:rsidP="00A01A38">
      <w:pPr>
        <w:spacing w:after="0" w:line="240" w:lineRule="auto"/>
        <w:rPr>
          <w:rFonts w:ascii="Times New Roman" w:eastAsia="Times New Roman" w:hAnsi="Times New Roman" w:cs="Times New Roman"/>
          <w:color w:val="000000"/>
          <w:sz w:val="24"/>
          <w:szCs w:val="24"/>
          <w:lang w:eastAsia="en-IN"/>
        </w:rPr>
      </w:pPr>
      <w:r w:rsidRPr="009B362E">
        <w:rPr>
          <w:rFonts w:ascii="Times New Roman" w:eastAsia="Times New Roman" w:hAnsi="Times New Roman" w:cs="Times New Roman"/>
          <w:color w:val="000000"/>
          <w:sz w:val="24"/>
          <w:szCs w:val="24"/>
          <w:lang w:eastAsia="en-IN"/>
        </w:rPr>
        <w:t>As we stand at the crossroads of possibilities and challenges, the fusion of AI with pharmacy is a testament to human ingenuity and the relentless pursuit of excellence. With a judicious balance of innovation and ethics, we embark on a voyage where AI's transformative influence holds the promise of elevating patient care, drug discovery, and healthcare outcomes to unprecedented heights. In this dynamic landscape, the synthesis of AI and pharmacy stands as a testament to the boundless potential of human intellect, ushering in a future characterized by visionary progress.</w:t>
      </w:r>
    </w:p>
    <w:p w14:paraId="30028B94" w14:textId="77777777" w:rsidR="00662DD2" w:rsidRDefault="00662DD2" w:rsidP="00A01A38">
      <w:pPr>
        <w:spacing w:after="0" w:line="240" w:lineRule="auto"/>
        <w:rPr>
          <w:rFonts w:ascii="Times New Roman" w:eastAsia="Times New Roman" w:hAnsi="Times New Roman" w:cs="Times New Roman"/>
          <w:color w:val="000000"/>
          <w:sz w:val="24"/>
          <w:szCs w:val="24"/>
          <w:lang w:eastAsia="en-IN"/>
        </w:rPr>
      </w:pPr>
    </w:p>
    <w:p w14:paraId="7201546B" w14:textId="2092AA00" w:rsidR="00662DD2" w:rsidRDefault="00662DD2" w:rsidP="00A01A38">
      <w:pPr>
        <w:spacing w:after="0" w:line="24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 xml:space="preserve">Acknowledgement: </w:t>
      </w:r>
    </w:p>
    <w:p w14:paraId="0405A354" w14:textId="0E5ABDE3" w:rsidR="00662DD2" w:rsidRDefault="00662DD2" w:rsidP="00A01A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We are thankful to </w:t>
      </w:r>
      <w:r w:rsidR="00206EE0">
        <w:rPr>
          <w:rFonts w:ascii="Times New Roman" w:eastAsia="Times New Roman" w:hAnsi="Times New Roman" w:cs="Times New Roman"/>
          <w:sz w:val="24"/>
          <w:szCs w:val="24"/>
          <w:lang w:eastAsia="en-IN"/>
        </w:rPr>
        <w:t xml:space="preserve">Poulami Roy for helping us in the preparation of the manuscript. </w:t>
      </w:r>
    </w:p>
    <w:p w14:paraId="2E772D9B" w14:textId="77777777" w:rsidR="00206EE0" w:rsidRDefault="00206EE0" w:rsidP="00A01A38">
      <w:pPr>
        <w:spacing w:after="0" w:line="240" w:lineRule="auto"/>
        <w:rPr>
          <w:rFonts w:ascii="Times New Roman" w:eastAsia="Times New Roman" w:hAnsi="Times New Roman" w:cs="Times New Roman"/>
          <w:sz w:val="24"/>
          <w:szCs w:val="24"/>
          <w:lang w:eastAsia="en-IN"/>
        </w:rPr>
      </w:pPr>
    </w:p>
    <w:p w14:paraId="5D3EB8FC" w14:textId="0EFDCAF5" w:rsidR="00206EE0" w:rsidRDefault="00206EE0" w:rsidP="00A01A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Conflict of Interest: None </w:t>
      </w:r>
    </w:p>
    <w:p w14:paraId="2B6DD9C5" w14:textId="440E5581" w:rsidR="00206EE0" w:rsidRPr="009B362E" w:rsidRDefault="00206EE0" w:rsidP="00A01A38">
      <w:pPr>
        <w:spacing w:after="0" w:line="24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Funding: None </w:t>
      </w:r>
    </w:p>
    <w:p w14:paraId="5AC83743" w14:textId="77777777" w:rsidR="00395563"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00395563" w:rsidRPr="009B362E">
        <w:rPr>
          <w:rFonts w:ascii="Times New Roman" w:eastAsia="Times New Roman" w:hAnsi="Times New Roman" w:cs="Times New Roman"/>
          <w:sz w:val="24"/>
          <w:szCs w:val="24"/>
          <w:lang w:eastAsia="en-IN"/>
        </w:rPr>
        <w:t>BIBLIOGRAPHY</w:t>
      </w:r>
    </w:p>
    <w:p w14:paraId="4DFCDCB5" w14:textId="77777777" w:rsidR="00395563" w:rsidRPr="009B362E" w:rsidRDefault="00395563" w:rsidP="00B466BB">
      <w:pPr>
        <w:pStyle w:val="ListParagraph"/>
        <w:spacing w:after="240" w:line="240" w:lineRule="auto"/>
        <w:rPr>
          <w:rFonts w:ascii="Times New Roman" w:eastAsia="Times New Roman" w:hAnsi="Times New Roman" w:cs="Times New Roman"/>
          <w:sz w:val="24"/>
          <w:szCs w:val="24"/>
          <w:lang w:eastAsia="en-IN"/>
        </w:rPr>
      </w:pPr>
    </w:p>
    <w:p w14:paraId="78ABDDA6" w14:textId="77777777" w:rsidR="00395563" w:rsidRPr="009B362E" w:rsidRDefault="00395563" w:rsidP="00395563">
      <w:pPr>
        <w:pStyle w:val="ListParagraph"/>
        <w:spacing w:after="240" w:line="240" w:lineRule="auto"/>
        <w:rPr>
          <w:rFonts w:ascii="Times New Roman" w:eastAsia="Times New Roman" w:hAnsi="Times New Roman" w:cs="Times New Roman"/>
          <w:sz w:val="24"/>
          <w:szCs w:val="24"/>
          <w:lang w:eastAsia="en-IN"/>
        </w:rPr>
      </w:pPr>
    </w:p>
    <w:p w14:paraId="74631799" w14:textId="77777777" w:rsidR="00D32E35" w:rsidRPr="009B362E" w:rsidRDefault="00395563" w:rsidP="00D32E35">
      <w:pPr>
        <w:pStyle w:val="Bibliography"/>
        <w:rPr>
          <w:rFonts w:ascii="Times New Roman" w:hAnsi="Times New Roman" w:cs="Times New Roman"/>
          <w:sz w:val="24"/>
          <w:szCs w:val="24"/>
        </w:rPr>
      </w:pPr>
      <w:r w:rsidRPr="009B362E">
        <w:rPr>
          <w:rFonts w:ascii="Times New Roman" w:hAnsi="Times New Roman" w:cs="Times New Roman"/>
          <w:sz w:val="24"/>
          <w:szCs w:val="24"/>
          <w:lang w:eastAsia="en-IN"/>
        </w:rPr>
        <w:fldChar w:fldCharType="begin"/>
      </w:r>
      <w:r w:rsidR="00B466BB" w:rsidRPr="009B362E">
        <w:rPr>
          <w:rFonts w:ascii="Times New Roman" w:hAnsi="Times New Roman" w:cs="Times New Roman"/>
          <w:sz w:val="24"/>
          <w:szCs w:val="24"/>
          <w:lang w:eastAsia="en-IN"/>
        </w:rPr>
        <w:instrText xml:space="preserve"> ADDIN ZOTERO_BIBL {"uncited":[],"omitted":[],"custom":[]} CSL_BIBLIOGRAPHY </w:instrText>
      </w:r>
      <w:r w:rsidRPr="009B362E">
        <w:rPr>
          <w:rFonts w:ascii="Times New Roman" w:hAnsi="Times New Roman" w:cs="Times New Roman"/>
          <w:sz w:val="24"/>
          <w:szCs w:val="24"/>
          <w:lang w:eastAsia="en-IN"/>
        </w:rPr>
        <w:fldChar w:fldCharType="separate"/>
      </w:r>
      <w:r w:rsidR="00D32E35" w:rsidRPr="009B362E">
        <w:rPr>
          <w:rFonts w:ascii="Times New Roman" w:hAnsi="Times New Roman" w:cs="Times New Roman"/>
          <w:sz w:val="24"/>
          <w:szCs w:val="24"/>
        </w:rPr>
        <w:t>1.</w:t>
      </w:r>
      <w:r w:rsidR="00D32E35" w:rsidRPr="009B362E">
        <w:rPr>
          <w:rFonts w:ascii="Times New Roman" w:hAnsi="Times New Roman" w:cs="Times New Roman"/>
          <w:sz w:val="24"/>
          <w:szCs w:val="24"/>
        </w:rPr>
        <w:tab/>
        <w:t>Shapiro, S. Encyclopedia of Artificial Intelligence. in (1992).</w:t>
      </w:r>
    </w:p>
    <w:p w14:paraId="188D30CF"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w:t>
      </w:r>
      <w:r w:rsidRPr="009B362E">
        <w:rPr>
          <w:rFonts w:ascii="Times New Roman" w:hAnsi="Times New Roman" w:cs="Times New Roman"/>
          <w:sz w:val="24"/>
          <w:szCs w:val="24"/>
        </w:rPr>
        <w:tab/>
        <w:t xml:space="preserve">Mintz, Y. &amp; Brodie, R. Introduction to artificial intelligence in medicine. </w:t>
      </w:r>
      <w:r w:rsidRPr="009B362E">
        <w:rPr>
          <w:rFonts w:ascii="Times New Roman" w:hAnsi="Times New Roman" w:cs="Times New Roman"/>
          <w:i/>
          <w:iCs/>
          <w:sz w:val="24"/>
          <w:szCs w:val="24"/>
        </w:rPr>
        <w:t>Minim. Invasive Ther. Allied Technol. MITAT Off. J. Soc. Minim. Invasive Ther.</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8</w:t>
      </w:r>
      <w:r w:rsidRPr="009B362E">
        <w:rPr>
          <w:rFonts w:ascii="Times New Roman" w:hAnsi="Times New Roman" w:cs="Times New Roman"/>
          <w:sz w:val="24"/>
          <w:szCs w:val="24"/>
        </w:rPr>
        <w:t>, 73–81 (2019).</w:t>
      </w:r>
    </w:p>
    <w:p w14:paraId="7B964226"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w:t>
      </w:r>
      <w:r w:rsidRPr="009B362E">
        <w:rPr>
          <w:rFonts w:ascii="Times New Roman" w:hAnsi="Times New Roman" w:cs="Times New Roman"/>
          <w:sz w:val="24"/>
          <w:szCs w:val="24"/>
        </w:rPr>
        <w:tab/>
        <w:t>Healthcare Remains The Hottest AI Category For Deals. https://www.cbinsights.com/research/artificial-intelligence-healthcare-startups-investors/.</w:t>
      </w:r>
    </w:p>
    <w:p w14:paraId="4E749A8C"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w:t>
      </w:r>
      <w:r w:rsidRPr="009B362E">
        <w:rPr>
          <w:rFonts w:ascii="Times New Roman" w:hAnsi="Times New Roman" w:cs="Times New Roman"/>
          <w:sz w:val="24"/>
          <w:szCs w:val="24"/>
        </w:rPr>
        <w:tab/>
        <w:t xml:space="preserve">Russell, S., Dewey, D. &amp; Tegmark, M. Research Priorities for Robust and Beneficial Artificial Intelligence. </w:t>
      </w:r>
      <w:r w:rsidRPr="009B362E">
        <w:rPr>
          <w:rFonts w:ascii="Times New Roman" w:hAnsi="Times New Roman" w:cs="Times New Roman"/>
          <w:i/>
          <w:iCs/>
          <w:sz w:val="24"/>
          <w:szCs w:val="24"/>
        </w:rPr>
        <w:t>AI Mag.</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36</w:t>
      </w:r>
      <w:r w:rsidRPr="009B362E">
        <w:rPr>
          <w:rFonts w:ascii="Times New Roman" w:hAnsi="Times New Roman" w:cs="Times New Roman"/>
          <w:sz w:val="24"/>
          <w:szCs w:val="24"/>
        </w:rPr>
        <w:t>, 105–114 (2015).</w:t>
      </w:r>
    </w:p>
    <w:p w14:paraId="6A59D8AE"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lastRenderedPageBreak/>
        <w:t>5.</w:t>
      </w:r>
      <w:r w:rsidRPr="009B362E">
        <w:rPr>
          <w:rFonts w:ascii="Times New Roman" w:hAnsi="Times New Roman" w:cs="Times New Roman"/>
          <w:sz w:val="24"/>
          <w:szCs w:val="24"/>
        </w:rPr>
        <w:tab/>
        <w:t xml:space="preserve">Hegde, S., Ajila, V., Zhu, W. &amp; Zeng, C. Artificial intelligence in early diagnosis and prevention of oral cancer. </w:t>
      </w:r>
      <w:r w:rsidRPr="009B362E">
        <w:rPr>
          <w:rFonts w:ascii="Times New Roman" w:hAnsi="Times New Roman" w:cs="Times New Roman"/>
          <w:i/>
          <w:iCs/>
          <w:sz w:val="24"/>
          <w:szCs w:val="24"/>
        </w:rPr>
        <w:t>Asia-Pac. J. Oncol. Nur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9</w:t>
      </w:r>
      <w:r w:rsidRPr="009B362E">
        <w:rPr>
          <w:rFonts w:ascii="Times New Roman" w:hAnsi="Times New Roman" w:cs="Times New Roman"/>
          <w:sz w:val="24"/>
          <w:szCs w:val="24"/>
        </w:rPr>
        <w:t>, 100133 (2022).</w:t>
      </w:r>
    </w:p>
    <w:p w14:paraId="13DA73AA"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6.</w:t>
      </w:r>
      <w:r w:rsidRPr="009B362E">
        <w:rPr>
          <w:rFonts w:ascii="Times New Roman" w:hAnsi="Times New Roman" w:cs="Times New Roman"/>
          <w:sz w:val="24"/>
          <w:szCs w:val="24"/>
        </w:rPr>
        <w:tab/>
        <w:t xml:space="preserve">Toma, M. &amp; Wei, O. C. Predictive Modeling in Medicine. </w:t>
      </w:r>
      <w:r w:rsidRPr="009B362E">
        <w:rPr>
          <w:rFonts w:ascii="Times New Roman" w:hAnsi="Times New Roman" w:cs="Times New Roman"/>
          <w:i/>
          <w:iCs/>
          <w:sz w:val="24"/>
          <w:szCs w:val="24"/>
        </w:rPr>
        <w:t>Encyclopedia</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3</w:t>
      </w:r>
      <w:r w:rsidRPr="009B362E">
        <w:rPr>
          <w:rFonts w:ascii="Times New Roman" w:hAnsi="Times New Roman" w:cs="Times New Roman"/>
          <w:sz w:val="24"/>
          <w:szCs w:val="24"/>
        </w:rPr>
        <w:t>, 590–601 (2023).</w:t>
      </w:r>
    </w:p>
    <w:p w14:paraId="3E93FC2D"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7.</w:t>
      </w:r>
      <w:r w:rsidRPr="009B362E">
        <w:rPr>
          <w:rFonts w:ascii="Times New Roman" w:hAnsi="Times New Roman" w:cs="Times New Roman"/>
          <w:sz w:val="24"/>
          <w:szCs w:val="24"/>
        </w:rPr>
        <w:tab/>
        <w:t>Al-Blooshi, L. &amp; Nobanee, H. Applications of Artificial Intelligence in Financial Management Decisions: A Mini-Review. SSRN Scholarly Paper at https://doi.org/10.2139/ssrn.3540140 (2020).</w:t>
      </w:r>
    </w:p>
    <w:p w14:paraId="4E3E25C2"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8.</w:t>
      </w:r>
      <w:r w:rsidRPr="009B362E">
        <w:rPr>
          <w:rFonts w:ascii="Times New Roman" w:hAnsi="Times New Roman" w:cs="Times New Roman"/>
          <w:sz w:val="24"/>
          <w:szCs w:val="24"/>
        </w:rPr>
        <w:tab/>
        <w:t xml:space="preserve">Li, J., Ma, S., Qu, Y. &amp; Wang, J. The impact of artificial intelligence on firms’ energy and resource efficiency: Empirical evidence from China. </w:t>
      </w:r>
      <w:r w:rsidRPr="009B362E">
        <w:rPr>
          <w:rFonts w:ascii="Times New Roman" w:hAnsi="Times New Roman" w:cs="Times New Roman"/>
          <w:i/>
          <w:iCs/>
          <w:sz w:val="24"/>
          <w:szCs w:val="24"/>
        </w:rPr>
        <w:t>Resour. Policy</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82</w:t>
      </w:r>
      <w:r w:rsidRPr="009B362E">
        <w:rPr>
          <w:rFonts w:ascii="Times New Roman" w:hAnsi="Times New Roman" w:cs="Times New Roman"/>
          <w:sz w:val="24"/>
          <w:szCs w:val="24"/>
        </w:rPr>
        <w:t>, 103507 (2023).</w:t>
      </w:r>
    </w:p>
    <w:p w14:paraId="413B7465"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9.</w:t>
      </w:r>
      <w:r w:rsidRPr="009B362E">
        <w:rPr>
          <w:rFonts w:ascii="Times New Roman" w:hAnsi="Times New Roman" w:cs="Times New Roman"/>
          <w:sz w:val="24"/>
          <w:szCs w:val="24"/>
        </w:rPr>
        <w:tab/>
        <w:t>AI enabled Applications towards Intelligent Transportation. https://trid.trb.org/view/1867207.</w:t>
      </w:r>
    </w:p>
    <w:p w14:paraId="20ED1644"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0.</w:t>
      </w:r>
      <w:r w:rsidRPr="009B362E">
        <w:rPr>
          <w:rFonts w:ascii="Times New Roman" w:hAnsi="Times New Roman" w:cs="Times New Roman"/>
          <w:sz w:val="24"/>
          <w:szCs w:val="24"/>
        </w:rPr>
        <w:tab/>
        <w:t xml:space="preserve">Talaviya, T., Shah, D., Patel, N., Yagnik, H. &amp; Shah, M. Implementation of artificial intelligence in agriculture for optimisation of irrigation and application of pesticides and herbicides. </w:t>
      </w:r>
      <w:r w:rsidRPr="009B362E">
        <w:rPr>
          <w:rFonts w:ascii="Times New Roman" w:hAnsi="Times New Roman" w:cs="Times New Roman"/>
          <w:i/>
          <w:iCs/>
          <w:sz w:val="24"/>
          <w:szCs w:val="24"/>
        </w:rPr>
        <w:t>Artif. Intell. Agric.</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4</w:t>
      </w:r>
      <w:r w:rsidRPr="009B362E">
        <w:rPr>
          <w:rFonts w:ascii="Times New Roman" w:hAnsi="Times New Roman" w:cs="Times New Roman"/>
          <w:sz w:val="24"/>
          <w:szCs w:val="24"/>
        </w:rPr>
        <w:t>, 58–73 (2020).</w:t>
      </w:r>
    </w:p>
    <w:p w14:paraId="427C04CC"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1.</w:t>
      </w:r>
      <w:r w:rsidRPr="009B362E">
        <w:rPr>
          <w:rFonts w:ascii="Times New Roman" w:hAnsi="Times New Roman" w:cs="Times New Roman"/>
          <w:sz w:val="24"/>
          <w:szCs w:val="24"/>
        </w:rPr>
        <w:tab/>
        <w:t xml:space="preserve">Zawacki-Richter, O., Marín, V. I., Bond, M. &amp; Gouverneur, F. Systematic review of research on artificial intelligence applications in higher education – where are the educators? </w:t>
      </w:r>
      <w:r w:rsidRPr="009B362E">
        <w:rPr>
          <w:rFonts w:ascii="Times New Roman" w:hAnsi="Times New Roman" w:cs="Times New Roman"/>
          <w:i/>
          <w:iCs/>
          <w:sz w:val="24"/>
          <w:szCs w:val="24"/>
        </w:rPr>
        <w:t>Int. J. Educ. Technol. High. Educ.</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6</w:t>
      </w:r>
      <w:r w:rsidRPr="009B362E">
        <w:rPr>
          <w:rFonts w:ascii="Times New Roman" w:hAnsi="Times New Roman" w:cs="Times New Roman"/>
          <w:sz w:val="24"/>
          <w:szCs w:val="24"/>
        </w:rPr>
        <w:t>, 39 (2019).</w:t>
      </w:r>
    </w:p>
    <w:p w14:paraId="2AD0D4A3"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2.</w:t>
      </w:r>
      <w:r w:rsidRPr="009B362E">
        <w:rPr>
          <w:rFonts w:ascii="Times New Roman" w:hAnsi="Times New Roman" w:cs="Times New Roman"/>
          <w:sz w:val="24"/>
          <w:szCs w:val="24"/>
        </w:rPr>
        <w:tab/>
        <w:t xml:space="preserve">Sharma, G. D., Yadav, A. &amp; Chopra, R. Artificial intelligence and effective governance: A review, critique and research agenda. </w:t>
      </w:r>
      <w:r w:rsidRPr="009B362E">
        <w:rPr>
          <w:rFonts w:ascii="Times New Roman" w:hAnsi="Times New Roman" w:cs="Times New Roman"/>
          <w:i/>
          <w:iCs/>
          <w:sz w:val="24"/>
          <w:szCs w:val="24"/>
        </w:rPr>
        <w:t>Sustain. Futur.</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w:t>
      </w:r>
      <w:r w:rsidRPr="009B362E">
        <w:rPr>
          <w:rFonts w:ascii="Times New Roman" w:hAnsi="Times New Roman" w:cs="Times New Roman"/>
          <w:sz w:val="24"/>
          <w:szCs w:val="24"/>
        </w:rPr>
        <w:t>, 100004 (2020).</w:t>
      </w:r>
    </w:p>
    <w:p w14:paraId="287A327B"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3.</w:t>
      </w:r>
      <w:r w:rsidRPr="009B362E">
        <w:rPr>
          <w:rFonts w:ascii="Times New Roman" w:hAnsi="Times New Roman" w:cs="Times New Roman"/>
          <w:sz w:val="24"/>
          <w:szCs w:val="24"/>
        </w:rPr>
        <w:tab/>
        <w:t xml:space="preserve">Zhang, Y., Deng, Z., Xu, X., Feng, Y. &amp; Junliang, S. Application of Artificial Intelligence in Drug-Drug Interactions Prediction: A Review. </w:t>
      </w:r>
      <w:r w:rsidRPr="009B362E">
        <w:rPr>
          <w:rFonts w:ascii="Times New Roman" w:hAnsi="Times New Roman" w:cs="Times New Roman"/>
          <w:i/>
          <w:iCs/>
          <w:sz w:val="24"/>
          <w:szCs w:val="24"/>
        </w:rPr>
        <w:t>J. Chem. Inf. Model.</w:t>
      </w:r>
      <w:r w:rsidRPr="009B362E">
        <w:rPr>
          <w:rFonts w:ascii="Times New Roman" w:hAnsi="Times New Roman" w:cs="Times New Roman"/>
          <w:sz w:val="24"/>
          <w:szCs w:val="24"/>
        </w:rPr>
        <w:t xml:space="preserve"> (2023) doi:10.1021/acs.jcim.3c00582.</w:t>
      </w:r>
    </w:p>
    <w:p w14:paraId="72EF542D"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lastRenderedPageBreak/>
        <w:t>14.</w:t>
      </w:r>
      <w:r w:rsidRPr="009B362E">
        <w:rPr>
          <w:rFonts w:ascii="Times New Roman" w:hAnsi="Times New Roman" w:cs="Times New Roman"/>
          <w:sz w:val="24"/>
          <w:szCs w:val="24"/>
        </w:rPr>
        <w:tab/>
        <w:t xml:space="preserve">Tan, B. K. J.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Personalised, Rational, Efficacy-Driven Cancer Drug Dosing via an Artificial Intelligence SystEm (PRECISE): A Protocol for the PRECISE CURATE.AI Pilot Clinical Trial. </w:t>
      </w:r>
      <w:r w:rsidRPr="009B362E">
        <w:rPr>
          <w:rFonts w:ascii="Times New Roman" w:hAnsi="Times New Roman" w:cs="Times New Roman"/>
          <w:i/>
          <w:iCs/>
          <w:sz w:val="24"/>
          <w:szCs w:val="24"/>
        </w:rPr>
        <w:t>Front. Digit. Health</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3</w:t>
      </w:r>
      <w:r w:rsidRPr="009B362E">
        <w:rPr>
          <w:rFonts w:ascii="Times New Roman" w:hAnsi="Times New Roman" w:cs="Times New Roman"/>
          <w:sz w:val="24"/>
          <w:szCs w:val="24"/>
        </w:rPr>
        <w:t>, 635524 (2021).</w:t>
      </w:r>
    </w:p>
    <w:p w14:paraId="627D24BA"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5.</w:t>
      </w:r>
      <w:r w:rsidRPr="009B362E">
        <w:rPr>
          <w:rFonts w:ascii="Times New Roman" w:hAnsi="Times New Roman" w:cs="Times New Roman"/>
          <w:sz w:val="24"/>
          <w:szCs w:val="24"/>
        </w:rPr>
        <w:tab/>
        <w:t xml:space="preserve">Toorajipour, R., Sohrabpour, V., Nazarpour, A., Oghazi, P. &amp; Fischl, M. Artificial intelligence in supply chain management: A systematic literature review. </w:t>
      </w:r>
      <w:r w:rsidRPr="009B362E">
        <w:rPr>
          <w:rFonts w:ascii="Times New Roman" w:hAnsi="Times New Roman" w:cs="Times New Roman"/>
          <w:i/>
          <w:iCs/>
          <w:sz w:val="24"/>
          <w:szCs w:val="24"/>
        </w:rPr>
        <w:t>J. Bus. Re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22</w:t>
      </w:r>
      <w:r w:rsidRPr="009B362E">
        <w:rPr>
          <w:rFonts w:ascii="Times New Roman" w:hAnsi="Times New Roman" w:cs="Times New Roman"/>
          <w:sz w:val="24"/>
          <w:szCs w:val="24"/>
        </w:rPr>
        <w:t>, 502–517 (2021).</w:t>
      </w:r>
    </w:p>
    <w:p w14:paraId="75F6E070"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6.</w:t>
      </w:r>
      <w:r w:rsidRPr="009B362E">
        <w:rPr>
          <w:rFonts w:ascii="Times New Roman" w:hAnsi="Times New Roman" w:cs="Times New Roman"/>
          <w:sz w:val="24"/>
          <w:szCs w:val="24"/>
        </w:rPr>
        <w:tab/>
        <w:t xml:space="preserve">DiNuzzo, M. How artificial intelligence enables modeling and simulation of biological networks to accelerate drug discovery. </w:t>
      </w:r>
      <w:r w:rsidRPr="009B362E">
        <w:rPr>
          <w:rFonts w:ascii="Times New Roman" w:hAnsi="Times New Roman" w:cs="Times New Roman"/>
          <w:i/>
          <w:iCs/>
          <w:sz w:val="24"/>
          <w:szCs w:val="24"/>
        </w:rPr>
        <w:t>Front. Drug Discov.</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w:t>
      </w:r>
      <w:r w:rsidRPr="009B362E">
        <w:rPr>
          <w:rFonts w:ascii="Times New Roman" w:hAnsi="Times New Roman" w:cs="Times New Roman"/>
          <w:sz w:val="24"/>
          <w:szCs w:val="24"/>
        </w:rPr>
        <w:t>, (2022).</w:t>
      </w:r>
    </w:p>
    <w:p w14:paraId="1B0D25F8"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7.</w:t>
      </w:r>
      <w:r w:rsidRPr="009B362E">
        <w:rPr>
          <w:rFonts w:ascii="Times New Roman" w:hAnsi="Times New Roman" w:cs="Times New Roman"/>
          <w:sz w:val="24"/>
          <w:szCs w:val="24"/>
        </w:rPr>
        <w:tab/>
        <w:t xml:space="preserve">Moazemi, S.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rtificial intelligence for clinical decision support for monitoring patients in cardiovascular ICUs: A systematic review. </w:t>
      </w:r>
      <w:r w:rsidRPr="009B362E">
        <w:rPr>
          <w:rFonts w:ascii="Times New Roman" w:hAnsi="Times New Roman" w:cs="Times New Roman"/>
          <w:i/>
          <w:iCs/>
          <w:sz w:val="24"/>
          <w:szCs w:val="24"/>
        </w:rPr>
        <w:t>Front. Med.</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0</w:t>
      </w:r>
      <w:r w:rsidRPr="009B362E">
        <w:rPr>
          <w:rFonts w:ascii="Times New Roman" w:hAnsi="Times New Roman" w:cs="Times New Roman"/>
          <w:sz w:val="24"/>
          <w:szCs w:val="24"/>
        </w:rPr>
        <w:t>, 1109411 (2023).</w:t>
      </w:r>
    </w:p>
    <w:p w14:paraId="6276698B"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8.</w:t>
      </w:r>
      <w:r w:rsidRPr="009B362E">
        <w:rPr>
          <w:rFonts w:ascii="Times New Roman" w:hAnsi="Times New Roman" w:cs="Times New Roman"/>
          <w:sz w:val="24"/>
          <w:szCs w:val="24"/>
        </w:rPr>
        <w:tab/>
        <w:t xml:space="preserve">Phillips, S. P., Spithoff, S. &amp; Simpson, A. Artificial intelligence and predictive algorithms in medicine: Promise and problems. </w:t>
      </w:r>
      <w:r w:rsidRPr="009B362E">
        <w:rPr>
          <w:rFonts w:ascii="Times New Roman" w:hAnsi="Times New Roman" w:cs="Times New Roman"/>
          <w:i/>
          <w:iCs/>
          <w:sz w:val="24"/>
          <w:szCs w:val="24"/>
        </w:rPr>
        <w:t>Can. Fam. Physician Med. Fam. Can.</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68</w:t>
      </w:r>
      <w:r w:rsidRPr="009B362E">
        <w:rPr>
          <w:rFonts w:ascii="Times New Roman" w:hAnsi="Times New Roman" w:cs="Times New Roman"/>
          <w:sz w:val="24"/>
          <w:szCs w:val="24"/>
        </w:rPr>
        <w:t>, 570–572 (2022).</w:t>
      </w:r>
    </w:p>
    <w:p w14:paraId="73BBDA27"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19.</w:t>
      </w:r>
      <w:r w:rsidRPr="009B362E">
        <w:rPr>
          <w:rFonts w:ascii="Times New Roman" w:hAnsi="Times New Roman" w:cs="Times New Roman"/>
          <w:sz w:val="24"/>
          <w:szCs w:val="24"/>
        </w:rPr>
        <w:tab/>
        <w:t xml:space="preserve">Bu, F.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rtificial intelligence-based internet hospital pharmacy services in China: Perspective based on a case study. </w:t>
      </w:r>
      <w:r w:rsidRPr="009B362E">
        <w:rPr>
          <w:rFonts w:ascii="Times New Roman" w:hAnsi="Times New Roman" w:cs="Times New Roman"/>
          <w:i/>
          <w:iCs/>
          <w:sz w:val="24"/>
          <w:szCs w:val="24"/>
        </w:rPr>
        <w:t>Front. Pharmacol.</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3</w:t>
      </w:r>
      <w:r w:rsidRPr="009B362E">
        <w:rPr>
          <w:rFonts w:ascii="Times New Roman" w:hAnsi="Times New Roman" w:cs="Times New Roman"/>
          <w:sz w:val="24"/>
          <w:szCs w:val="24"/>
        </w:rPr>
        <w:t>, (2022).</w:t>
      </w:r>
    </w:p>
    <w:p w14:paraId="08ACF026"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0.</w:t>
      </w:r>
      <w:r w:rsidRPr="009B362E">
        <w:rPr>
          <w:rFonts w:ascii="Times New Roman" w:hAnsi="Times New Roman" w:cs="Times New Roman"/>
          <w:sz w:val="24"/>
          <w:szCs w:val="24"/>
        </w:rPr>
        <w:tab/>
        <w:t xml:space="preserve">Babel, A., Taneja, R., Mondello Malvestiti, F., Monaco, A. &amp; Donde, S. Artificial Intelligence Solutions to Increase Medication Adherence in Patients With Non-communicable Diseases. </w:t>
      </w:r>
      <w:r w:rsidRPr="009B362E">
        <w:rPr>
          <w:rFonts w:ascii="Times New Roman" w:hAnsi="Times New Roman" w:cs="Times New Roman"/>
          <w:i/>
          <w:iCs/>
          <w:sz w:val="24"/>
          <w:szCs w:val="24"/>
        </w:rPr>
        <w:t>Front. Digit. Health</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3</w:t>
      </w:r>
      <w:r w:rsidRPr="009B362E">
        <w:rPr>
          <w:rFonts w:ascii="Times New Roman" w:hAnsi="Times New Roman" w:cs="Times New Roman"/>
          <w:sz w:val="24"/>
          <w:szCs w:val="24"/>
        </w:rPr>
        <w:t>, 669869 (2021).</w:t>
      </w:r>
    </w:p>
    <w:p w14:paraId="6D859D85"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1.</w:t>
      </w:r>
      <w:r w:rsidRPr="009B362E">
        <w:rPr>
          <w:rFonts w:ascii="Times New Roman" w:hAnsi="Times New Roman" w:cs="Times New Roman"/>
          <w:sz w:val="24"/>
          <w:szCs w:val="24"/>
        </w:rPr>
        <w:tab/>
        <w:t xml:space="preserve">Kellogg, K. C. &amp; Sadeh-Sharvit, S. Pragmatic AI-augmentation in mental healthcare: Key technologies, potential benefits, and real-world challenges and solutions for frontline clinicians. </w:t>
      </w:r>
      <w:r w:rsidRPr="009B362E">
        <w:rPr>
          <w:rFonts w:ascii="Times New Roman" w:hAnsi="Times New Roman" w:cs="Times New Roman"/>
          <w:i/>
          <w:iCs/>
          <w:sz w:val="24"/>
          <w:szCs w:val="24"/>
        </w:rPr>
        <w:t>Front. Psychiatry</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3</w:t>
      </w:r>
      <w:r w:rsidRPr="009B362E">
        <w:rPr>
          <w:rFonts w:ascii="Times New Roman" w:hAnsi="Times New Roman" w:cs="Times New Roman"/>
          <w:sz w:val="24"/>
          <w:szCs w:val="24"/>
        </w:rPr>
        <w:t>, 990370 (2022).</w:t>
      </w:r>
    </w:p>
    <w:p w14:paraId="39F8EE9A"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2.</w:t>
      </w:r>
      <w:r w:rsidRPr="009B362E">
        <w:rPr>
          <w:rFonts w:ascii="Times New Roman" w:hAnsi="Times New Roman" w:cs="Times New Roman"/>
          <w:sz w:val="24"/>
          <w:szCs w:val="24"/>
        </w:rPr>
        <w:tab/>
        <w:t xml:space="preserve">Ramesh, A. N., Kambhampati, C., Monson, J. R. T. &amp; Drew, P. J. Artificial intelligence in medicine. </w:t>
      </w:r>
      <w:r w:rsidRPr="009B362E">
        <w:rPr>
          <w:rFonts w:ascii="Times New Roman" w:hAnsi="Times New Roman" w:cs="Times New Roman"/>
          <w:i/>
          <w:iCs/>
          <w:sz w:val="24"/>
          <w:szCs w:val="24"/>
        </w:rPr>
        <w:t>Ann. R. Coll. Surg. Engl.</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86</w:t>
      </w:r>
      <w:r w:rsidRPr="009B362E">
        <w:rPr>
          <w:rFonts w:ascii="Times New Roman" w:hAnsi="Times New Roman" w:cs="Times New Roman"/>
          <w:sz w:val="24"/>
          <w:szCs w:val="24"/>
        </w:rPr>
        <w:t>, 334–338 (2004).</w:t>
      </w:r>
    </w:p>
    <w:p w14:paraId="1DE66A61"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lastRenderedPageBreak/>
        <w:t>23.</w:t>
      </w:r>
      <w:r w:rsidRPr="009B362E">
        <w:rPr>
          <w:rFonts w:ascii="Times New Roman" w:hAnsi="Times New Roman" w:cs="Times New Roman"/>
          <w:sz w:val="24"/>
          <w:szCs w:val="24"/>
        </w:rPr>
        <w:tab/>
        <w:t xml:space="preserve">Bohr, H. Chapter 3 - Drug discovery and molecular modeling using artificial intelligence. in </w:t>
      </w:r>
      <w:r w:rsidRPr="009B362E">
        <w:rPr>
          <w:rFonts w:ascii="Times New Roman" w:hAnsi="Times New Roman" w:cs="Times New Roman"/>
          <w:i/>
          <w:iCs/>
          <w:sz w:val="24"/>
          <w:szCs w:val="24"/>
        </w:rPr>
        <w:t>Artificial Intelligence in Healthcare</w:t>
      </w:r>
      <w:r w:rsidRPr="009B362E">
        <w:rPr>
          <w:rFonts w:ascii="Times New Roman" w:hAnsi="Times New Roman" w:cs="Times New Roman"/>
          <w:sz w:val="24"/>
          <w:szCs w:val="24"/>
        </w:rPr>
        <w:t xml:space="preserve"> (eds. Bohr, A. &amp; Memarzadeh, K.) 61–83 (Academic Press, 2020). doi:10.1016/B978-0-12-818438-7.00003-4.</w:t>
      </w:r>
    </w:p>
    <w:p w14:paraId="2B8BDC50"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4.</w:t>
      </w:r>
      <w:r w:rsidRPr="009B362E">
        <w:rPr>
          <w:rFonts w:ascii="Times New Roman" w:hAnsi="Times New Roman" w:cs="Times New Roman"/>
          <w:sz w:val="24"/>
          <w:szCs w:val="24"/>
        </w:rPr>
        <w:tab/>
        <w:t xml:space="preserve">Qureshi, R.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I in drug discovery and its clinical relevance. </w:t>
      </w:r>
      <w:r w:rsidRPr="009B362E">
        <w:rPr>
          <w:rFonts w:ascii="Times New Roman" w:hAnsi="Times New Roman" w:cs="Times New Roman"/>
          <w:i/>
          <w:iCs/>
          <w:sz w:val="24"/>
          <w:szCs w:val="24"/>
        </w:rPr>
        <w:t>Heliyon</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9</w:t>
      </w:r>
      <w:r w:rsidRPr="009B362E">
        <w:rPr>
          <w:rFonts w:ascii="Times New Roman" w:hAnsi="Times New Roman" w:cs="Times New Roman"/>
          <w:sz w:val="24"/>
          <w:szCs w:val="24"/>
        </w:rPr>
        <w:t>, e17575 (2023).</w:t>
      </w:r>
    </w:p>
    <w:p w14:paraId="2F8FB112"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5.</w:t>
      </w:r>
      <w:r w:rsidRPr="009B362E">
        <w:rPr>
          <w:rFonts w:ascii="Times New Roman" w:hAnsi="Times New Roman" w:cs="Times New Roman"/>
          <w:sz w:val="24"/>
          <w:szCs w:val="24"/>
        </w:rPr>
        <w:tab/>
        <w:t xml:space="preserve">El Fadili, M.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QSAR, ADMET In Silico Pharmacokinetics, Molecular Docking and Molecular Dynamics Studies of Novel Bicyclo (Aryl Methyl) Benzamides as Potent GlyT1 Inhibitors for the Treatment of Schizophrenia. </w:t>
      </w:r>
      <w:r w:rsidRPr="009B362E">
        <w:rPr>
          <w:rFonts w:ascii="Times New Roman" w:hAnsi="Times New Roman" w:cs="Times New Roman"/>
          <w:i/>
          <w:iCs/>
          <w:sz w:val="24"/>
          <w:szCs w:val="24"/>
        </w:rPr>
        <w:t>Pharmaceutical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5</w:t>
      </w:r>
      <w:r w:rsidRPr="009B362E">
        <w:rPr>
          <w:rFonts w:ascii="Times New Roman" w:hAnsi="Times New Roman" w:cs="Times New Roman"/>
          <w:sz w:val="24"/>
          <w:szCs w:val="24"/>
        </w:rPr>
        <w:t>, 670 (2022).</w:t>
      </w:r>
    </w:p>
    <w:p w14:paraId="3688C85F"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6.</w:t>
      </w:r>
      <w:r w:rsidRPr="009B362E">
        <w:rPr>
          <w:rFonts w:ascii="Times New Roman" w:hAnsi="Times New Roman" w:cs="Times New Roman"/>
          <w:sz w:val="24"/>
          <w:szCs w:val="24"/>
        </w:rPr>
        <w:tab/>
        <w:t xml:space="preserve">Gardner, S., Das, S. &amp; Taylor, K. AI Enabled Precision Medicine: Patient Stratification, Drug Repurposing and Combination Therapies. in </w:t>
      </w:r>
      <w:r w:rsidRPr="009B362E">
        <w:rPr>
          <w:rFonts w:ascii="Times New Roman" w:hAnsi="Times New Roman" w:cs="Times New Roman"/>
          <w:i/>
          <w:iCs/>
          <w:sz w:val="24"/>
          <w:szCs w:val="24"/>
        </w:rPr>
        <w:t>Artificial Intelligence in Oncology Drug Discovery and Development</w:t>
      </w:r>
      <w:r w:rsidRPr="009B362E">
        <w:rPr>
          <w:rFonts w:ascii="Times New Roman" w:hAnsi="Times New Roman" w:cs="Times New Roman"/>
          <w:sz w:val="24"/>
          <w:szCs w:val="24"/>
        </w:rPr>
        <w:t xml:space="preserve"> (eds. W. Cassidy, J. &amp; Taylor, B.) (IntechOpen, 2020). doi:10.5772/intechopen.92594.</w:t>
      </w:r>
    </w:p>
    <w:p w14:paraId="387BAD45"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7.</w:t>
      </w:r>
      <w:r w:rsidRPr="009B362E">
        <w:rPr>
          <w:rFonts w:ascii="Times New Roman" w:hAnsi="Times New Roman" w:cs="Times New Roman"/>
          <w:sz w:val="24"/>
          <w:szCs w:val="24"/>
        </w:rPr>
        <w:tab/>
        <w:t xml:space="preserve">Bandi, A., Adapa, P. V. S. R. &amp; Kuchi, Y. E. V. P. K. The Power of Generative AI: A Review of Requirements, Models, Input–Output Formats, Evaluation Metrics, and Challenges. </w:t>
      </w:r>
      <w:r w:rsidRPr="009B362E">
        <w:rPr>
          <w:rFonts w:ascii="Times New Roman" w:hAnsi="Times New Roman" w:cs="Times New Roman"/>
          <w:i/>
          <w:iCs/>
          <w:sz w:val="24"/>
          <w:szCs w:val="24"/>
        </w:rPr>
        <w:t>Future Internet</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5</w:t>
      </w:r>
      <w:r w:rsidRPr="009B362E">
        <w:rPr>
          <w:rFonts w:ascii="Times New Roman" w:hAnsi="Times New Roman" w:cs="Times New Roman"/>
          <w:sz w:val="24"/>
          <w:szCs w:val="24"/>
        </w:rPr>
        <w:t>, 260 (2023).</w:t>
      </w:r>
    </w:p>
    <w:p w14:paraId="7BB2F1DA"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8.</w:t>
      </w:r>
      <w:r w:rsidRPr="009B362E">
        <w:rPr>
          <w:rFonts w:ascii="Times New Roman" w:hAnsi="Times New Roman" w:cs="Times New Roman"/>
          <w:sz w:val="24"/>
          <w:szCs w:val="24"/>
        </w:rPr>
        <w:tab/>
        <w:t xml:space="preserve">Perakakis, N., Yazdani, A., Karniadakis, G. E. &amp; Mantzoros, C. Omics, big data and machine learning as tools to propel understanding of biological mechanisms and to discover novel diagnostics and therapeutics. </w:t>
      </w:r>
      <w:r w:rsidRPr="009B362E">
        <w:rPr>
          <w:rFonts w:ascii="Times New Roman" w:hAnsi="Times New Roman" w:cs="Times New Roman"/>
          <w:i/>
          <w:iCs/>
          <w:sz w:val="24"/>
          <w:szCs w:val="24"/>
        </w:rPr>
        <w:t>Metabolism</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87</w:t>
      </w:r>
      <w:r w:rsidRPr="009B362E">
        <w:rPr>
          <w:rFonts w:ascii="Times New Roman" w:hAnsi="Times New Roman" w:cs="Times New Roman"/>
          <w:sz w:val="24"/>
          <w:szCs w:val="24"/>
        </w:rPr>
        <w:t>, A1–A9 (2018).</w:t>
      </w:r>
    </w:p>
    <w:p w14:paraId="1AF52478"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29.</w:t>
      </w:r>
      <w:r w:rsidRPr="009B362E">
        <w:rPr>
          <w:rFonts w:ascii="Times New Roman" w:hAnsi="Times New Roman" w:cs="Times New Roman"/>
          <w:sz w:val="24"/>
          <w:szCs w:val="24"/>
        </w:rPr>
        <w:tab/>
        <w:t xml:space="preserve">Harrer, S., Shah, P., Antony, B. &amp; Hu, J. Artificial Intelligence for Clinical Trial Design. </w:t>
      </w:r>
      <w:r w:rsidRPr="009B362E">
        <w:rPr>
          <w:rFonts w:ascii="Times New Roman" w:hAnsi="Times New Roman" w:cs="Times New Roman"/>
          <w:i/>
          <w:iCs/>
          <w:sz w:val="24"/>
          <w:szCs w:val="24"/>
        </w:rPr>
        <w:t>Trends Pharmacol. Sci.</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40</w:t>
      </w:r>
      <w:r w:rsidRPr="009B362E">
        <w:rPr>
          <w:rFonts w:ascii="Times New Roman" w:hAnsi="Times New Roman" w:cs="Times New Roman"/>
          <w:sz w:val="24"/>
          <w:szCs w:val="24"/>
        </w:rPr>
        <w:t>, 577–591 (2019).</w:t>
      </w:r>
    </w:p>
    <w:p w14:paraId="4984D534"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0.</w:t>
      </w:r>
      <w:r w:rsidRPr="009B362E">
        <w:rPr>
          <w:rFonts w:ascii="Times New Roman" w:hAnsi="Times New Roman" w:cs="Times New Roman"/>
          <w:sz w:val="24"/>
          <w:szCs w:val="24"/>
        </w:rPr>
        <w:tab/>
        <w:t xml:space="preserve">Blanco-González, A.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The Role of AI in Drug Discovery: Challenges, Opportunities, and Strategies. </w:t>
      </w:r>
      <w:r w:rsidRPr="009B362E">
        <w:rPr>
          <w:rFonts w:ascii="Times New Roman" w:hAnsi="Times New Roman" w:cs="Times New Roman"/>
          <w:i/>
          <w:iCs/>
          <w:sz w:val="24"/>
          <w:szCs w:val="24"/>
        </w:rPr>
        <w:t>Pharmaceutical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6</w:t>
      </w:r>
      <w:r w:rsidRPr="009B362E">
        <w:rPr>
          <w:rFonts w:ascii="Times New Roman" w:hAnsi="Times New Roman" w:cs="Times New Roman"/>
          <w:sz w:val="24"/>
          <w:szCs w:val="24"/>
        </w:rPr>
        <w:t>, 891 (2023).</w:t>
      </w:r>
    </w:p>
    <w:p w14:paraId="07F3FBEB"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1.</w:t>
      </w:r>
      <w:r w:rsidRPr="009B362E">
        <w:rPr>
          <w:rFonts w:ascii="Times New Roman" w:hAnsi="Times New Roman" w:cs="Times New Roman"/>
          <w:sz w:val="24"/>
          <w:szCs w:val="24"/>
        </w:rPr>
        <w:tab/>
        <w:t xml:space="preserve">Ahuja, A. S. The impact of artificial intelligence in medicine on the future role of the physician. </w:t>
      </w:r>
      <w:r w:rsidRPr="009B362E">
        <w:rPr>
          <w:rFonts w:ascii="Times New Roman" w:hAnsi="Times New Roman" w:cs="Times New Roman"/>
          <w:i/>
          <w:iCs/>
          <w:sz w:val="24"/>
          <w:szCs w:val="24"/>
        </w:rPr>
        <w:t>PeerJ</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7</w:t>
      </w:r>
      <w:r w:rsidRPr="009B362E">
        <w:rPr>
          <w:rFonts w:ascii="Times New Roman" w:hAnsi="Times New Roman" w:cs="Times New Roman"/>
          <w:sz w:val="24"/>
          <w:szCs w:val="24"/>
        </w:rPr>
        <w:t>, e7702 (2019).</w:t>
      </w:r>
    </w:p>
    <w:p w14:paraId="3614198C"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lastRenderedPageBreak/>
        <w:t>32.</w:t>
      </w:r>
      <w:r w:rsidRPr="009B362E">
        <w:rPr>
          <w:rFonts w:ascii="Times New Roman" w:hAnsi="Times New Roman" w:cs="Times New Roman"/>
          <w:sz w:val="24"/>
          <w:szCs w:val="24"/>
        </w:rPr>
        <w:tab/>
        <w:t xml:space="preserve">Paul, D.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rtificial intelligence in drug discovery and development. </w:t>
      </w:r>
      <w:r w:rsidRPr="009B362E">
        <w:rPr>
          <w:rFonts w:ascii="Times New Roman" w:hAnsi="Times New Roman" w:cs="Times New Roman"/>
          <w:i/>
          <w:iCs/>
          <w:sz w:val="24"/>
          <w:szCs w:val="24"/>
        </w:rPr>
        <w:t>Drug Discov. Today</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6</w:t>
      </w:r>
      <w:r w:rsidRPr="009B362E">
        <w:rPr>
          <w:rFonts w:ascii="Times New Roman" w:hAnsi="Times New Roman" w:cs="Times New Roman"/>
          <w:sz w:val="24"/>
          <w:szCs w:val="24"/>
        </w:rPr>
        <w:t>, 80–93 (2021).</w:t>
      </w:r>
    </w:p>
    <w:p w14:paraId="3C24EC06"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3.</w:t>
      </w:r>
      <w:r w:rsidRPr="009B362E">
        <w:rPr>
          <w:rFonts w:ascii="Times New Roman" w:hAnsi="Times New Roman" w:cs="Times New Roman"/>
          <w:sz w:val="24"/>
          <w:szCs w:val="24"/>
        </w:rPr>
        <w:tab/>
        <w:t xml:space="preserve">Davenport, T. &amp; Kalakota, R. The potential for artificial intelligence in healthcare. </w:t>
      </w:r>
      <w:r w:rsidRPr="009B362E">
        <w:rPr>
          <w:rFonts w:ascii="Times New Roman" w:hAnsi="Times New Roman" w:cs="Times New Roman"/>
          <w:i/>
          <w:iCs/>
          <w:sz w:val="24"/>
          <w:szCs w:val="24"/>
        </w:rPr>
        <w:t>Future Healthc. J.</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6</w:t>
      </w:r>
      <w:r w:rsidRPr="009B362E">
        <w:rPr>
          <w:rFonts w:ascii="Times New Roman" w:hAnsi="Times New Roman" w:cs="Times New Roman"/>
          <w:sz w:val="24"/>
          <w:szCs w:val="24"/>
        </w:rPr>
        <w:t>, 94–98 (2019).</w:t>
      </w:r>
    </w:p>
    <w:p w14:paraId="6F7F65B0"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4.</w:t>
      </w:r>
      <w:r w:rsidRPr="009B362E">
        <w:rPr>
          <w:rFonts w:ascii="Times New Roman" w:hAnsi="Times New Roman" w:cs="Times New Roman"/>
          <w:sz w:val="24"/>
          <w:szCs w:val="24"/>
        </w:rPr>
        <w:tab/>
        <w:t xml:space="preserve">Cremer, D. D. &amp; Kasparov, G. AI Should Augment Human Intelligence, Not Replace It. </w:t>
      </w:r>
      <w:r w:rsidRPr="009B362E">
        <w:rPr>
          <w:rFonts w:ascii="Times New Roman" w:hAnsi="Times New Roman" w:cs="Times New Roman"/>
          <w:i/>
          <w:iCs/>
          <w:sz w:val="24"/>
          <w:szCs w:val="24"/>
        </w:rPr>
        <w:t>Harvard Business Review</w:t>
      </w:r>
      <w:r w:rsidRPr="009B362E">
        <w:rPr>
          <w:rFonts w:ascii="Times New Roman" w:hAnsi="Times New Roman" w:cs="Times New Roman"/>
          <w:sz w:val="24"/>
          <w:szCs w:val="24"/>
        </w:rPr>
        <w:t xml:space="preserve"> (2021).</w:t>
      </w:r>
    </w:p>
    <w:p w14:paraId="056D0408"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5.</w:t>
      </w:r>
      <w:r w:rsidRPr="009B362E">
        <w:rPr>
          <w:rFonts w:ascii="Times New Roman" w:hAnsi="Times New Roman" w:cs="Times New Roman"/>
          <w:sz w:val="24"/>
          <w:szCs w:val="24"/>
        </w:rPr>
        <w:tab/>
        <w:t xml:space="preserve">Ahmed, Z., Mohamed, K., Zeeshan, S. &amp; Dong, X. Artificial intelligence with multi-functional machine learning platform development for better healthcare and precision medicine. </w:t>
      </w:r>
      <w:r w:rsidRPr="009B362E">
        <w:rPr>
          <w:rFonts w:ascii="Times New Roman" w:hAnsi="Times New Roman" w:cs="Times New Roman"/>
          <w:i/>
          <w:iCs/>
          <w:sz w:val="24"/>
          <w:szCs w:val="24"/>
        </w:rPr>
        <w:t>Database J. Biol. Databases Curation</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020</w:t>
      </w:r>
      <w:r w:rsidRPr="009B362E">
        <w:rPr>
          <w:rFonts w:ascii="Times New Roman" w:hAnsi="Times New Roman" w:cs="Times New Roman"/>
          <w:sz w:val="24"/>
          <w:szCs w:val="24"/>
        </w:rPr>
        <w:t>, baaa010 (2020).</w:t>
      </w:r>
    </w:p>
    <w:p w14:paraId="42405A62"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6.</w:t>
      </w:r>
      <w:r w:rsidRPr="009B362E">
        <w:rPr>
          <w:rFonts w:ascii="Times New Roman" w:hAnsi="Times New Roman" w:cs="Times New Roman"/>
          <w:sz w:val="24"/>
          <w:szCs w:val="24"/>
        </w:rPr>
        <w:tab/>
        <w:t xml:space="preserve">Yang, C. C. Explainable Artificial Intelligence for Predictive Modeling in Healthcare. </w:t>
      </w:r>
      <w:r w:rsidRPr="009B362E">
        <w:rPr>
          <w:rFonts w:ascii="Times New Roman" w:hAnsi="Times New Roman" w:cs="Times New Roman"/>
          <w:i/>
          <w:iCs/>
          <w:sz w:val="24"/>
          <w:szCs w:val="24"/>
        </w:rPr>
        <w:t>J. Healthc. Inform. Re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6</w:t>
      </w:r>
      <w:r w:rsidRPr="009B362E">
        <w:rPr>
          <w:rFonts w:ascii="Times New Roman" w:hAnsi="Times New Roman" w:cs="Times New Roman"/>
          <w:sz w:val="24"/>
          <w:szCs w:val="24"/>
        </w:rPr>
        <w:t>, 228–239 (2022).</w:t>
      </w:r>
    </w:p>
    <w:p w14:paraId="39D83346"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7.</w:t>
      </w:r>
      <w:r w:rsidRPr="009B362E">
        <w:rPr>
          <w:rFonts w:ascii="Times New Roman" w:hAnsi="Times New Roman" w:cs="Times New Roman"/>
          <w:sz w:val="24"/>
          <w:szCs w:val="24"/>
        </w:rPr>
        <w:tab/>
        <w:t xml:space="preserve">Alanazi, M. F.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Impact of automated drug dispensing system on patient safety. </w:t>
      </w:r>
      <w:r w:rsidRPr="009B362E">
        <w:rPr>
          <w:rFonts w:ascii="Times New Roman" w:hAnsi="Times New Roman" w:cs="Times New Roman"/>
          <w:i/>
          <w:iCs/>
          <w:sz w:val="24"/>
          <w:szCs w:val="24"/>
        </w:rPr>
        <w:t>Pharm. Pract.</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0</w:t>
      </w:r>
      <w:r w:rsidRPr="009B362E">
        <w:rPr>
          <w:rFonts w:ascii="Times New Roman" w:hAnsi="Times New Roman" w:cs="Times New Roman"/>
          <w:sz w:val="24"/>
          <w:szCs w:val="24"/>
        </w:rPr>
        <w:t>, 01–11 (2022).</w:t>
      </w:r>
    </w:p>
    <w:p w14:paraId="3633DDD2"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8.</w:t>
      </w:r>
      <w:r w:rsidRPr="009B362E">
        <w:rPr>
          <w:rFonts w:ascii="Times New Roman" w:hAnsi="Times New Roman" w:cs="Times New Roman"/>
          <w:sz w:val="24"/>
          <w:szCs w:val="24"/>
        </w:rPr>
        <w:tab/>
        <w:t xml:space="preserve">Wang, L.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Human-centered design and evaluation of AI-empowered clinical decision support systems: a systematic review. </w:t>
      </w:r>
      <w:r w:rsidRPr="009B362E">
        <w:rPr>
          <w:rFonts w:ascii="Times New Roman" w:hAnsi="Times New Roman" w:cs="Times New Roman"/>
          <w:i/>
          <w:iCs/>
          <w:sz w:val="24"/>
          <w:szCs w:val="24"/>
        </w:rPr>
        <w:t>Front. Comput. Sci.</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5</w:t>
      </w:r>
      <w:r w:rsidRPr="009B362E">
        <w:rPr>
          <w:rFonts w:ascii="Times New Roman" w:hAnsi="Times New Roman" w:cs="Times New Roman"/>
          <w:sz w:val="24"/>
          <w:szCs w:val="24"/>
        </w:rPr>
        <w:t>, (2023).</w:t>
      </w:r>
    </w:p>
    <w:p w14:paraId="7ED18F83"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39.</w:t>
      </w:r>
      <w:r w:rsidRPr="009B362E">
        <w:rPr>
          <w:rFonts w:ascii="Times New Roman" w:hAnsi="Times New Roman" w:cs="Times New Roman"/>
          <w:sz w:val="24"/>
          <w:szCs w:val="24"/>
        </w:rPr>
        <w:tab/>
        <w:t xml:space="preserve">Raza, M. A.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rtificial Intelligence (AI) in Pharmacy: An Overview of Innovations. </w:t>
      </w:r>
      <w:r w:rsidRPr="009B362E">
        <w:rPr>
          <w:rFonts w:ascii="Times New Roman" w:hAnsi="Times New Roman" w:cs="Times New Roman"/>
          <w:i/>
          <w:iCs/>
          <w:sz w:val="24"/>
          <w:szCs w:val="24"/>
        </w:rPr>
        <w:t>Innov. Pharm.</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3</w:t>
      </w:r>
      <w:r w:rsidRPr="009B362E">
        <w:rPr>
          <w:rFonts w:ascii="Times New Roman" w:hAnsi="Times New Roman" w:cs="Times New Roman"/>
          <w:sz w:val="24"/>
          <w:szCs w:val="24"/>
        </w:rPr>
        <w:t>, 13 (2022).</w:t>
      </w:r>
    </w:p>
    <w:p w14:paraId="487B86B5"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0.</w:t>
      </w:r>
      <w:r w:rsidRPr="009B362E">
        <w:rPr>
          <w:rFonts w:ascii="Times New Roman" w:hAnsi="Times New Roman" w:cs="Times New Roman"/>
          <w:sz w:val="24"/>
          <w:szCs w:val="24"/>
        </w:rPr>
        <w:tab/>
        <w:t xml:space="preserve">Dang, L. H.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Machine Learning-Based Prediction of Drug-Drug Interactions for Histamine Antagonist Using Hybrid Chemical Features. </w:t>
      </w:r>
      <w:r w:rsidRPr="009B362E">
        <w:rPr>
          <w:rFonts w:ascii="Times New Roman" w:hAnsi="Times New Roman" w:cs="Times New Roman"/>
          <w:i/>
          <w:iCs/>
          <w:sz w:val="24"/>
          <w:szCs w:val="24"/>
        </w:rPr>
        <w:t>Cell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0</w:t>
      </w:r>
      <w:r w:rsidRPr="009B362E">
        <w:rPr>
          <w:rFonts w:ascii="Times New Roman" w:hAnsi="Times New Roman" w:cs="Times New Roman"/>
          <w:sz w:val="24"/>
          <w:szCs w:val="24"/>
        </w:rPr>
        <w:t>, 3092 (2021).</w:t>
      </w:r>
    </w:p>
    <w:p w14:paraId="45EB99CE"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1.</w:t>
      </w:r>
      <w:r w:rsidRPr="009B362E">
        <w:rPr>
          <w:rFonts w:ascii="Times New Roman" w:hAnsi="Times New Roman" w:cs="Times New Roman"/>
          <w:sz w:val="24"/>
          <w:szCs w:val="24"/>
        </w:rPr>
        <w:tab/>
        <w:t xml:space="preserve">Schork, N. J. Artificial Intelligence and Personalized Medicine. </w:t>
      </w:r>
      <w:r w:rsidRPr="009B362E">
        <w:rPr>
          <w:rFonts w:ascii="Times New Roman" w:hAnsi="Times New Roman" w:cs="Times New Roman"/>
          <w:i/>
          <w:iCs/>
          <w:sz w:val="24"/>
          <w:szCs w:val="24"/>
        </w:rPr>
        <w:t>Cancer Treat. Re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78</w:t>
      </w:r>
      <w:r w:rsidRPr="009B362E">
        <w:rPr>
          <w:rFonts w:ascii="Times New Roman" w:hAnsi="Times New Roman" w:cs="Times New Roman"/>
          <w:sz w:val="24"/>
          <w:szCs w:val="24"/>
        </w:rPr>
        <w:t>, 265–283 (2019).</w:t>
      </w:r>
    </w:p>
    <w:p w14:paraId="7A785BAF"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2.</w:t>
      </w:r>
      <w:r w:rsidRPr="009B362E">
        <w:rPr>
          <w:rFonts w:ascii="Times New Roman" w:hAnsi="Times New Roman" w:cs="Times New Roman"/>
          <w:sz w:val="24"/>
          <w:szCs w:val="24"/>
        </w:rPr>
        <w:tab/>
        <w:t xml:space="preserve">Pall, R., Gauthier, Y., Auer, S. &amp; Mowaswes, W. Predicting drug shortages using pharmacy data and machine learning. </w:t>
      </w:r>
      <w:r w:rsidRPr="009B362E">
        <w:rPr>
          <w:rFonts w:ascii="Times New Roman" w:hAnsi="Times New Roman" w:cs="Times New Roman"/>
          <w:i/>
          <w:iCs/>
          <w:sz w:val="24"/>
          <w:szCs w:val="24"/>
        </w:rPr>
        <w:t>Health Care Manag. Sci.</w:t>
      </w:r>
      <w:r w:rsidRPr="009B362E">
        <w:rPr>
          <w:rFonts w:ascii="Times New Roman" w:hAnsi="Times New Roman" w:cs="Times New Roman"/>
          <w:sz w:val="24"/>
          <w:szCs w:val="24"/>
        </w:rPr>
        <w:t xml:space="preserve"> 1–17 (2023) doi:10.1007/s10729-022-09627-y.</w:t>
      </w:r>
    </w:p>
    <w:p w14:paraId="76623F55"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lastRenderedPageBreak/>
        <w:t>43.</w:t>
      </w:r>
      <w:r w:rsidRPr="009B362E">
        <w:rPr>
          <w:rFonts w:ascii="Times New Roman" w:hAnsi="Times New Roman" w:cs="Times New Roman"/>
          <w:sz w:val="24"/>
          <w:szCs w:val="24"/>
        </w:rPr>
        <w:tab/>
        <w:t xml:space="preserve">Wang, W.-H. &amp; Hsu, W.-S. Integrating Artificial Intelligence and Wearable IoT System in Long-Term Care Environments. </w:t>
      </w:r>
      <w:r w:rsidRPr="009B362E">
        <w:rPr>
          <w:rFonts w:ascii="Times New Roman" w:hAnsi="Times New Roman" w:cs="Times New Roman"/>
          <w:i/>
          <w:iCs/>
          <w:sz w:val="24"/>
          <w:szCs w:val="24"/>
        </w:rPr>
        <w:t>Sensors</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3</w:t>
      </w:r>
      <w:r w:rsidRPr="009B362E">
        <w:rPr>
          <w:rFonts w:ascii="Times New Roman" w:hAnsi="Times New Roman" w:cs="Times New Roman"/>
          <w:sz w:val="24"/>
          <w:szCs w:val="24"/>
        </w:rPr>
        <w:t>, 5913 (2023).</w:t>
      </w:r>
    </w:p>
    <w:p w14:paraId="32249C56"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4.</w:t>
      </w:r>
      <w:r w:rsidRPr="009B362E">
        <w:rPr>
          <w:rFonts w:ascii="Times New Roman" w:hAnsi="Times New Roman" w:cs="Times New Roman"/>
          <w:sz w:val="24"/>
          <w:szCs w:val="24"/>
        </w:rPr>
        <w:tab/>
        <w:t xml:space="preserve">Nass, S. J., Levit, L. A., Gostin, L. O. &amp; Rule, I. of M. (US) C. on H. R. and the P. of H. I. T. H. P. The Value and Importance of Health Information Privacy. in </w:t>
      </w:r>
      <w:r w:rsidRPr="009B362E">
        <w:rPr>
          <w:rFonts w:ascii="Times New Roman" w:hAnsi="Times New Roman" w:cs="Times New Roman"/>
          <w:i/>
          <w:iCs/>
          <w:sz w:val="24"/>
          <w:szCs w:val="24"/>
        </w:rPr>
        <w:t>Beyond the HIPAA Privacy Rule: Enhancing Privacy, Improving Health Through Research</w:t>
      </w:r>
      <w:r w:rsidRPr="009B362E">
        <w:rPr>
          <w:rFonts w:ascii="Times New Roman" w:hAnsi="Times New Roman" w:cs="Times New Roman"/>
          <w:sz w:val="24"/>
          <w:szCs w:val="24"/>
        </w:rPr>
        <w:t xml:space="preserve"> (National Academies Press (US), 2009).</w:t>
      </w:r>
    </w:p>
    <w:p w14:paraId="418E5DD8"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5.</w:t>
      </w:r>
      <w:r w:rsidRPr="009B362E">
        <w:rPr>
          <w:rFonts w:ascii="Times New Roman" w:hAnsi="Times New Roman" w:cs="Times New Roman"/>
          <w:sz w:val="24"/>
          <w:szCs w:val="24"/>
        </w:rPr>
        <w:tab/>
        <w:t xml:space="preserve">A, A.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A smart IoMT based architecture for E-healthcare patient monitoring system using artificial intelligence algorithms. </w:t>
      </w:r>
      <w:r w:rsidRPr="009B362E">
        <w:rPr>
          <w:rFonts w:ascii="Times New Roman" w:hAnsi="Times New Roman" w:cs="Times New Roman"/>
          <w:i/>
          <w:iCs/>
          <w:sz w:val="24"/>
          <w:szCs w:val="24"/>
        </w:rPr>
        <w:t>Front. Physiol.</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14</w:t>
      </w:r>
      <w:r w:rsidRPr="009B362E">
        <w:rPr>
          <w:rFonts w:ascii="Times New Roman" w:hAnsi="Times New Roman" w:cs="Times New Roman"/>
          <w:sz w:val="24"/>
          <w:szCs w:val="24"/>
        </w:rPr>
        <w:t>, 1125952 (2023).</w:t>
      </w:r>
    </w:p>
    <w:p w14:paraId="0DB2EFB4"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6.</w:t>
      </w:r>
      <w:r w:rsidRPr="009B362E">
        <w:rPr>
          <w:rFonts w:ascii="Times New Roman" w:hAnsi="Times New Roman" w:cs="Times New Roman"/>
          <w:sz w:val="24"/>
          <w:szCs w:val="24"/>
        </w:rPr>
        <w:tab/>
        <w:t xml:space="preserve">Bates, D. W.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The potential of artificial intelligence to improve patient safety: a scoping review. </w:t>
      </w:r>
      <w:r w:rsidRPr="009B362E">
        <w:rPr>
          <w:rFonts w:ascii="Times New Roman" w:hAnsi="Times New Roman" w:cs="Times New Roman"/>
          <w:i/>
          <w:iCs/>
          <w:sz w:val="24"/>
          <w:szCs w:val="24"/>
        </w:rPr>
        <w:t>Npj Digit. Med.</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4</w:t>
      </w:r>
      <w:r w:rsidRPr="009B362E">
        <w:rPr>
          <w:rFonts w:ascii="Times New Roman" w:hAnsi="Times New Roman" w:cs="Times New Roman"/>
          <w:sz w:val="24"/>
          <w:szCs w:val="24"/>
        </w:rPr>
        <w:t>, 54 (2021).</w:t>
      </w:r>
    </w:p>
    <w:p w14:paraId="24A283C4"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7.</w:t>
      </w:r>
      <w:r w:rsidRPr="009B362E">
        <w:rPr>
          <w:rFonts w:ascii="Times New Roman" w:hAnsi="Times New Roman" w:cs="Times New Roman"/>
          <w:sz w:val="24"/>
          <w:szCs w:val="24"/>
        </w:rPr>
        <w:tab/>
        <w:t xml:space="preserve">Patil, R. S., Kulkarni, S. B. &amp; Gaikwad, V. L. Artificial intelligence in pharmaceutical regulatory affairs. </w:t>
      </w:r>
      <w:r w:rsidRPr="009B362E">
        <w:rPr>
          <w:rFonts w:ascii="Times New Roman" w:hAnsi="Times New Roman" w:cs="Times New Roman"/>
          <w:i/>
          <w:iCs/>
          <w:sz w:val="24"/>
          <w:szCs w:val="24"/>
        </w:rPr>
        <w:t>Drug Discov. Today</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28</w:t>
      </w:r>
      <w:r w:rsidRPr="009B362E">
        <w:rPr>
          <w:rFonts w:ascii="Times New Roman" w:hAnsi="Times New Roman" w:cs="Times New Roman"/>
          <w:sz w:val="24"/>
          <w:szCs w:val="24"/>
        </w:rPr>
        <w:t>, 103700 (2023).</w:t>
      </w:r>
    </w:p>
    <w:p w14:paraId="09A5B299"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8.</w:t>
      </w:r>
      <w:r w:rsidRPr="009B362E">
        <w:rPr>
          <w:rFonts w:ascii="Times New Roman" w:hAnsi="Times New Roman" w:cs="Times New Roman"/>
          <w:sz w:val="24"/>
          <w:szCs w:val="24"/>
        </w:rPr>
        <w:tab/>
        <w:t xml:space="preserve">Naik, N. </w:t>
      </w:r>
      <w:r w:rsidRPr="009B362E">
        <w:rPr>
          <w:rFonts w:ascii="Times New Roman" w:hAnsi="Times New Roman" w:cs="Times New Roman"/>
          <w:i/>
          <w:iCs/>
          <w:sz w:val="24"/>
          <w:szCs w:val="24"/>
        </w:rPr>
        <w:t>et al.</w:t>
      </w:r>
      <w:r w:rsidRPr="009B362E">
        <w:rPr>
          <w:rFonts w:ascii="Times New Roman" w:hAnsi="Times New Roman" w:cs="Times New Roman"/>
          <w:sz w:val="24"/>
          <w:szCs w:val="24"/>
        </w:rPr>
        <w:t xml:space="preserve"> Legal and Ethical Consideration in Artificial Intelligence in Healthcare: Who Takes Responsibility? </w:t>
      </w:r>
      <w:r w:rsidRPr="009B362E">
        <w:rPr>
          <w:rFonts w:ascii="Times New Roman" w:hAnsi="Times New Roman" w:cs="Times New Roman"/>
          <w:i/>
          <w:iCs/>
          <w:sz w:val="24"/>
          <w:szCs w:val="24"/>
        </w:rPr>
        <w:t>Front. Surg.</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9</w:t>
      </w:r>
      <w:r w:rsidRPr="009B362E">
        <w:rPr>
          <w:rFonts w:ascii="Times New Roman" w:hAnsi="Times New Roman" w:cs="Times New Roman"/>
          <w:sz w:val="24"/>
          <w:szCs w:val="24"/>
        </w:rPr>
        <w:t>, 862322 (2022).</w:t>
      </w:r>
    </w:p>
    <w:p w14:paraId="34C15A7E" w14:textId="77777777" w:rsidR="00D32E35" w:rsidRPr="009B362E" w:rsidRDefault="00D32E35" w:rsidP="00D32E35">
      <w:pPr>
        <w:pStyle w:val="Bibliography"/>
        <w:rPr>
          <w:rFonts w:ascii="Times New Roman" w:hAnsi="Times New Roman" w:cs="Times New Roman"/>
          <w:sz w:val="24"/>
          <w:szCs w:val="24"/>
        </w:rPr>
      </w:pPr>
      <w:r w:rsidRPr="009B362E">
        <w:rPr>
          <w:rFonts w:ascii="Times New Roman" w:hAnsi="Times New Roman" w:cs="Times New Roman"/>
          <w:sz w:val="24"/>
          <w:szCs w:val="24"/>
        </w:rPr>
        <w:t>49.</w:t>
      </w:r>
      <w:r w:rsidRPr="009B362E">
        <w:rPr>
          <w:rFonts w:ascii="Times New Roman" w:hAnsi="Times New Roman" w:cs="Times New Roman"/>
          <w:sz w:val="24"/>
          <w:szCs w:val="24"/>
        </w:rPr>
        <w:tab/>
        <w:t xml:space="preserve">Huang, M.-H. &amp; Rust, R. T. A strategic framework for artificial intelligence in marketing. </w:t>
      </w:r>
      <w:r w:rsidRPr="009B362E">
        <w:rPr>
          <w:rFonts w:ascii="Times New Roman" w:hAnsi="Times New Roman" w:cs="Times New Roman"/>
          <w:i/>
          <w:iCs/>
          <w:sz w:val="24"/>
          <w:szCs w:val="24"/>
        </w:rPr>
        <w:t>J. Acad. Mark. Sci.</w:t>
      </w:r>
      <w:r w:rsidRPr="009B362E">
        <w:rPr>
          <w:rFonts w:ascii="Times New Roman" w:hAnsi="Times New Roman" w:cs="Times New Roman"/>
          <w:sz w:val="24"/>
          <w:szCs w:val="24"/>
        </w:rPr>
        <w:t xml:space="preserve"> </w:t>
      </w:r>
      <w:r w:rsidRPr="009B362E">
        <w:rPr>
          <w:rFonts w:ascii="Times New Roman" w:hAnsi="Times New Roman" w:cs="Times New Roman"/>
          <w:b/>
          <w:bCs/>
          <w:sz w:val="24"/>
          <w:szCs w:val="24"/>
        </w:rPr>
        <w:t>49</w:t>
      </w:r>
      <w:r w:rsidRPr="009B362E">
        <w:rPr>
          <w:rFonts w:ascii="Times New Roman" w:hAnsi="Times New Roman" w:cs="Times New Roman"/>
          <w:sz w:val="24"/>
          <w:szCs w:val="24"/>
        </w:rPr>
        <w:t>, 30–50 (2021).</w:t>
      </w:r>
    </w:p>
    <w:p w14:paraId="78B9757A" w14:textId="77777777" w:rsidR="00395563" w:rsidRPr="009B362E" w:rsidRDefault="00395563" w:rsidP="009319FD">
      <w:pPr>
        <w:pStyle w:val="Bibliography"/>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fldChar w:fldCharType="end"/>
      </w:r>
      <w:r w:rsidRPr="009B362E">
        <w:rPr>
          <w:rFonts w:ascii="Times New Roman" w:hAnsi="Times New Roman" w:cs="Times New Roman"/>
          <w:i/>
          <w:iCs/>
          <w:sz w:val="24"/>
          <w:szCs w:val="24"/>
        </w:rPr>
        <w:t xml:space="preserve"> </w:t>
      </w:r>
    </w:p>
    <w:p w14:paraId="7DDCC420" w14:textId="77777777" w:rsidR="00395563" w:rsidRPr="009B362E" w:rsidRDefault="00395563" w:rsidP="00A01A38">
      <w:pPr>
        <w:spacing w:after="240" w:line="240" w:lineRule="auto"/>
        <w:rPr>
          <w:rFonts w:ascii="Times New Roman" w:eastAsia="Times New Roman" w:hAnsi="Times New Roman" w:cs="Times New Roman"/>
          <w:sz w:val="24"/>
          <w:szCs w:val="24"/>
          <w:lang w:eastAsia="en-IN"/>
        </w:rPr>
      </w:pPr>
    </w:p>
    <w:p w14:paraId="195CF4BE" w14:textId="77777777" w:rsidR="00A01A38" w:rsidRPr="009B362E" w:rsidRDefault="00A01A38" w:rsidP="00A01A38">
      <w:pPr>
        <w:spacing w:after="240" w:line="240" w:lineRule="auto"/>
        <w:rPr>
          <w:rFonts w:ascii="Times New Roman" w:eastAsia="Times New Roman" w:hAnsi="Times New Roman" w:cs="Times New Roman"/>
          <w:sz w:val="24"/>
          <w:szCs w:val="24"/>
          <w:lang w:eastAsia="en-IN"/>
        </w:rPr>
      </w:pP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r w:rsidRPr="009B362E">
        <w:rPr>
          <w:rFonts w:ascii="Times New Roman" w:eastAsia="Times New Roman" w:hAnsi="Times New Roman" w:cs="Times New Roman"/>
          <w:sz w:val="24"/>
          <w:szCs w:val="24"/>
          <w:lang w:eastAsia="en-IN"/>
        </w:rPr>
        <w:br/>
      </w:r>
    </w:p>
    <w:p w14:paraId="1E25CCE8" w14:textId="77777777" w:rsidR="00A36FFD" w:rsidRPr="009B362E" w:rsidRDefault="00A01A38" w:rsidP="00A01A38">
      <w:pPr>
        <w:rPr>
          <w:rFonts w:ascii="Times New Roman" w:hAnsi="Times New Roman" w:cs="Times New Roman"/>
          <w:sz w:val="24"/>
          <w:szCs w:val="24"/>
        </w:rPr>
      </w:pPr>
      <w:r w:rsidRPr="009B362E">
        <w:rPr>
          <w:rFonts w:ascii="Times New Roman" w:eastAsia="Times New Roman" w:hAnsi="Times New Roman" w:cs="Times New Roman"/>
          <w:sz w:val="24"/>
          <w:szCs w:val="24"/>
          <w:lang w:eastAsia="en-IN"/>
        </w:rPr>
        <w:br/>
      </w:r>
    </w:p>
    <w:sectPr w:rsidR="00A36FFD" w:rsidRPr="009B36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A96DFE"/>
    <w:multiLevelType w:val="hybridMultilevel"/>
    <w:tmpl w:val="DF0EDE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3803E2D"/>
    <w:multiLevelType w:val="hybridMultilevel"/>
    <w:tmpl w:val="B602E62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8727436">
    <w:abstractNumId w:val="0"/>
  </w:num>
  <w:num w:numId="2" w16cid:durableId="1903255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A38"/>
    <w:rsid w:val="00017C0C"/>
    <w:rsid w:val="000A438F"/>
    <w:rsid w:val="00102EAE"/>
    <w:rsid w:val="00180C30"/>
    <w:rsid w:val="00183DBF"/>
    <w:rsid w:val="00206EE0"/>
    <w:rsid w:val="00301B8B"/>
    <w:rsid w:val="00395563"/>
    <w:rsid w:val="003B3ADF"/>
    <w:rsid w:val="00452582"/>
    <w:rsid w:val="004B0906"/>
    <w:rsid w:val="00502D97"/>
    <w:rsid w:val="00633183"/>
    <w:rsid w:val="00662DD2"/>
    <w:rsid w:val="006D0418"/>
    <w:rsid w:val="00710AFF"/>
    <w:rsid w:val="00763E38"/>
    <w:rsid w:val="00770FFC"/>
    <w:rsid w:val="00772BAC"/>
    <w:rsid w:val="008369D4"/>
    <w:rsid w:val="009319FD"/>
    <w:rsid w:val="0095203D"/>
    <w:rsid w:val="009B362E"/>
    <w:rsid w:val="00A01A38"/>
    <w:rsid w:val="00A15F00"/>
    <w:rsid w:val="00A36FFD"/>
    <w:rsid w:val="00A906EA"/>
    <w:rsid w:val="00AF6849"/>
    <w:rsid w:val="00B466BB"/>
    <w:rsid w:val="00B73E3A"/>
    <w:rsid w:val="00BF53A8"/>
    <w:rsid w:val="00CF4E49"/>
    <w:rsid w:val="00D32E35"/>
    <w:rsid w:val="00E3390E"/>
    <w:rsid w:val="00F55D85"/>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FE69F"/>
  <w15:chartTrackingRefBased/>
  <w15:docId w15:val="{BE1B0031-2241-4939-AC4A-A7CE0E0FE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01A38"/>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395563"/>
    <w:pPr>
      <w:ind w:left="720"/>
      <w:contextualSpacing/>
    </w:pPr>
  </w:style>
  <w:style w:type="paragraph" w:styleId="Bibliography">
    <w:name w:val="Bibliography"/>
    <w:basedOn w:val="Normal"/>
    <w:next w:val="Normal"/>
    <w:uiPriority w:val="37"/>
    <w:unhideWhenUsed/>
    <w:rsid w:val="00395563"/>
    <w:pPr>
      <w:tabs>
        <w:tab w:val="left" w:pos="384"/>
      </w:tabs>
      <w:spacing w:after="0" w:line="480" w:lineRule="auto"/>
      <w:ind w:left="384" w:hanging="384"/>
    </w:pPr>
  </w:style>
  <w:style w:type="character" w:styleId="Hyperlink">
    <w:name w:val="Hyperlink"/>
    <w:basedOn w:val="DefaultParagraphFont"/>
    <w:uiPriority w:val="99"/>
    <w:unhideWhenUsed/>
    <w:rsid w:val="00763E38"/>
    <w:rPr>
      <w:color w:val="0563C1" w:themeColor="hyperlink"/>
      <w:u w:val="single"/>
    </w:rPr>
  </w:style>
  <w:style w:type="character" w:styleId="UnresolvedMention">
    <w:name w:val="Unresolved Mention"/>
    <w:basedOn w:val="DefaultParagraphFont"/>
    <w:uiPriority w:val="99"/>
    <w:semiHidden/>
    <w:unhideWhenUsed/>
    <w:rsid w:val="00763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058014">
      <w:bodyDiv w:val="1"/>
      <w:marLeft w:val="0"/>
      <w:marRight w:val="0"/>
      <w:marTop w:val="0"/>
      <w:marBottom w:val="0"/>
      <w:divBdr>
        <w:top w:val="none" w:sz="0" w:space="0" w:color="auto"/>
        <w:left w:val="none" w:sz="0" w:space="0" w:color="auto"/>
        <w:bottom w:val="none" w:sz="0" w:space="0" w:color="auto"/>
        <w:right w:val="none" w:sz="0" w:space="0" w:color="auto"/>
      </w:divBdr>
    </w:div>
    <w:div w:id="1041173015">
      <w:bodyDiv w:val="1"/>
      <w:marLeft w:val="0"/>
      <w:marRight w:val="0"/>
      <w:marTop w:val="0"/>
      <w:marBottom w:val="0"/>
      <w:divBdr>
        <w:top w:val="none" w:sz="0" w:space="0" w:color="auto"/>
        <w:left w:val="none" w:sz="0" w:space="0" w:color="auto"/>
        <w:bottom w:val="none" w:sz="0" w:space="0" w:color="auto"/>
        <w:right w:val="none" w:sz="0" w:space="0" w:color="auto"/>
      </w:divBdr>
    </w:div>
    <w:div w:id="1162312025">
      <w:bodyDiv w:val="1"/>
      <w:marLeft w:val="0"/>
      <w:marRight w:val="0"/>
      <w:marTop w:val="0"/>
      <w:marBottom w:val="0"/>
      <w:divBdr>
        <w:top w:val="none" w:sz="0" w:space="0" w:color="auto"/>
        <w:left w:val="none" w:sz="0" w:space="0" w:color="auto"/>
        <w:bottom w:val="none" w:sz="0" w:space="0" w:color="auto"/>
        <w:right w:val="none" w:sz="0" w:space="0" w:color="auto"/>
      </w:divBdr>
    </w:div>
    <w:div w:id="1234584453">
      <w:bodyDiv w:val="1"/>
      <w:marLeft w:val="0"/>
      <w:marRight w:val="0"/>
      <w:marTop w:val="0"/>
      <w:marBottom w:val="0"/>
      <w:divBdr>
        <w:top w:val="none" w:sz="0" w:space="0" w:color="auto"/>
        <w:left w:val="none" w:sz="0" w:space="0" w:color="auto"/>
        <w:bottom w:val="none" w:sz="0" w:space="0" w:color="auto"/>
        <w:right w:val="none" w:sz="0" w:space="0" w:color="auto"/>
      </w:divBdr>
    </w:div>
    <w:div w:id="1248419918">
      <w:bodyDiv w:val="1"/>
      <w:marLeft w:val="0"/>
      <w:marRight w:val="0"/>
      <w:marTop w:val="0"/>
      <w:marBottom w:val="0"/>
      <w:divBdr>
        <w:top w:val="none" w:sz="0" w:space="0" w:color="auto"/>
        <w:left w:val="none" w:sz="0" w:space="0" w:color="auto"/>
        <w:bottom w:val="none" w:sz="0" w:space="0" w:color="auto"/>
        <w:right w:val="none" w:sz="0" w:space="0" w:color="auto"/>
      </w:divBdr>
    </w:div>
    <w:div w:id="1962302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ttatreyamukherjee4u@outlook.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C0916-A14D-4901-9B8C-F2407304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18</Pages>
  <Words>25469</Words>
  <Characters>145174</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Dattatreya Mukherjee</cp:lastModifiedBy>
  <cp:revision>4</cp:revision>
  <dcterms:created xsi:type="dcterms:W3CDTF">2023-09-15T14:11:00Z</dcterms:created>
  <dcterms:modified xsi:type="dcterms:W3CDTF">2023-09-1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ySuJP4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